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19CAB9" w14:textId="1BBB6EC5" w:rsidR="00694728" w:rsidRPr="00EF660C" w:rsidRDefault="00351421" w:rsidP="009A6E00">
      <w:pPr>
        <w:spacing w:line="480" w:lineRule="auto"/>
        <w:jc w:val="both"/>
        <w:rPr>
          <w:b/>
        </w:rPr>
      </w:pPr>
      <w:r>
        <w:rPr>
          <w:b/>
        </w:rPr>
        <w:t>Assessme</w:t>
      </w:r>
      <w:r w:rsidR="00F65CEA">
        <w:rPr>
          <w:b/>
        </w:rPr>
        <w:t>nt of interactions of e</w:t>
      </w:r>
      <w:r>
        <w:rPr>
          <w:b/>
        </w:rPr>
        <w:t>favirenz Solid Drug Nanoparticles with Human Immunological and Haematological Systems</w:t>
      </w:r>
    </w:p>
    <w:p w14:paraId="216CDA1E" w14:textId="12C27511" w:rsidR="00496D78" w:rsidRPr="00EF660C" w:rsidRDefault="00496D78" w:rsidP="009A6E00">
      <w:pPr>
        <w:spacing w:line="480" w:lineRule="auto"/>
        <w:jc w:val="both"/>
      </w:pPr>
      <w:r w:rsidRPr="00EF660C">
        <w:t>Neill J. Liptrott</w:t>
      </w:r>
      <w:r w:rsidRPr="00EF660C">
        <w:rPr>
          <w:vertAlign w:val="superscript"/>
        </w:rPr>
        <w:t>1</w:t>
      </w:r>
      <w:proofErr w:type="gramStart"/>
      <w:r w:rsidR="004D2B3E">
        <w:rPr>
          <w:vertAlign w:val="superscript"/>
        </w:rPr>
        <w:t>,3</w:t>
      </w:r>
      <w:proofErr w:type="gramEnd"/>
      <w:r w:rsidR="00276FB6">
        <w:rPr>
          <w:vertAlign w:val="superscript"/>
        </w:rPr>
        <w:t>*</w:t>
      </w:r>
      <w:r w:rsidRPr="00EF660C">
        <w:t>, Marco Giardiello</w:t>
      </w:r>
      <w:r w:rsidRPr="00EF660C">
        <w:rPr>
          <w:vertAlign w:val="superscript"/>
        </w:rPr>
        <w:t>2</w:t>
      </w:r>
      <w:r w:rsidRPr="00EF660C">
        <w:t xml:space="preserve">, </w:t>
      </w:r>
      <w:r w:rsidR="0085475D" w:rsidRPr="00EF660C">
        <w:t>Tom O. McDonald</w:t>
      </w:r>
      <w:r w:rsidR="0085475D" w:rsidRPr="00EF660C">
        <w:rPr>
          <w:vertAlign w:val="superscript"/>
        </w:rPr>
        <w:t>2</w:t>
      </w:r>
      <w:r w:rsidR="0085475D" w:rsidRPr="00EF660C">
        <w:t>,</w:t>
      </w:r>
      <w:r w:rsidR="00A17143">
        <w:t xml:space="preserve"> </w:t>
      </w:r>
      <w:r w:rsidRPr="00EF660C">
        <w:t>Steve</w:t>
      </w:r>
      <w:r w:rsidR="00EC2FCB" w:rsidRPr="00EF660C">
        <w:t xml:space="preserve"> P.</w:t>
      </w:r>
      <w:r w:rsidRPr="00EF660C">
        <w:t xml:space="preserve"> Rannard</w:t>
      </w:r>
      <w:r w:rsidRPr="00EF660C">
        <w:rPr>
          <w:vertAlign w:val="superscript"/>
        </w:rPr>
        <w:t>2</w:t>
      </w:r>
      <w:r w:rsidR="007028FA">
        <w:rPr>
          <w:vertAlign w:val="superscript"/>
        </w:rPr>
        <w:t>,3</w:t>
      </w:r>
      <w:r w:rsidRPr="00EF660C">
        <w:t xml:space="preserve"> and Andrew Owen</w:t>
      </w:r>
      <w:r w:rsidRPr="00EF660C">
        <w:rPr>
          <w:vertAlign w:val="superscript"/>
        </w:rPr>
        <w:t>1</w:t>
      </w:r>
      <w:r w:rsidR="004D2B3E">
        <w:rPr>
          <w:vertAlign w:val="superscript"/>
        </w:rPr>
        <w:t>,3</w:t>
      </w:r>
      <w:r w:rsidRPr="00EF660C">
        <w:t>.</w:t>
      </w:r>
    </w:p>
    <w:p w14:paraId="44654C8A" w14:textId="62B20B8C" w:rsidR="00496D78" w:rsidRPr="00EF660C" w:rsidRDefault="00496D78" w:rsidP="009A6E00">
      <w:pPr>
        <w:spacing w:line="480" w:lineRule="auto"/>
        <w:jc w:val="both"/>
      </w:pPr>
      <w:r w:rsidRPr="00DB4265">
        <w:rPr>
          <w:vertAlign w:val="superscript"/>
        </w:rPr>
        <w:t>1</w:t>
      </w:r>
      <w:r w:rsidR="004D2B3E">
        <w:t xml:space="preserve">Department of Molecular and Clinical Pharmacology, </w:t>
      </w:r>
      <w:r w:rsidRPr="00EF660C">
        <w:t xml:space="preserve">Institute of Translational Medicine, </w:t>
      </w:r>
      <w:r w:rsidR="007C3A79" w:rsidRPr="00EF660C">
        <w:t>the</w:t>
      </w:r>
      <w:r w:rsidRPr="00EF660C">
        <w:t xml:space="preserve"> University of Liverpool, Liverpool, UK</w:t>
      </w:r>
    </w:p>
    <w:p w14:paraId="7D362983" w14:textId="77777777" w:rsidR="00496D78" w:rsidRDefault="00496D78" w:rsidP="009A6E00">
      <w:pPr>
        <w:spacing w:line="480" w:lineRule="auto"/>
        <w:jc w:val="both"/>
      </w:pPr>
      <w:r w:rsidRPr="00EF660C">
        <w:rPr>
          <w:vertAlign w:val="superscript"/>
        </w:rPr>
        <w:t>2</w:t>
      </w:r>
      <w:r w:rsidRPr="00EF660C">
        <w:t xml:space="preserve">Department of Chemistry, </w:t>
      </w:r>
      <w:r w:rsidR="007C3A79" w:rsidRPr="00EF660C">
        <w:t>the</w:t>
      </w:r>
      <w:r w:rsidRPr="00EF660C">
        <w:t xml:space="preserve"> University of Liverpool, Liverpool, UK</w:t>
      </w:r>
    </w:p>
    <w:p w14:paraId="555CEC2F" w14:textId="395CAFB0" w:rsidR="004D2B3E" w:rsidRPr="00EF660C" w:rsidRDefault="004D2B3E" w:rsidP="004D2B3E">
      <w:pPr>
        <w:spacing w:line="480" w:lineRule="auto"/>
        <w:jc w:val="both"/>
      </w:pPr>
      <w:r>
        <w:rPr>
          <w:vertAlign w:val="superscript"/>
        </w:rPr>
        <w:t>3</w:t>
      </w:r>
      <w:r>
        <w:t>European Nanomedicine Characterisation Laboratory, D</w:t>
      </w:r>
      <w:r w:rsidRPr="00DB4265">
        <w:t>epartment</w:t>
      </w:r>
      <w:r w:rsidRPr="00EF660C">
        <w:t xml:space="preserve"> of Molecular and Clinical Pharmacology, Institute of Translational Medicine, the University of Liverpool, Liverpool, UK</w:t>
      </w:r>
    </w:p>
    <w:p w14:paraId="09D9D5E9" w14:textId="76687C93" w:rsidR="004D2B3E" w:rsidRDefault="00414522" w:rsidP="009A6E00">
      <w:pPr>
        <w:spacing w:line="480" w:lineRule="auto"/>
        <w:jc w:val="both"/>
      </w:pPr>
      <w:r>
        <w:t xml:space="preserve">Neill Liptrott - </w:t>
      </w:r>
      <w:hyperlink r:id="rId8" w:history="1">
        <w:r w:rsidRPr="007364D8">
          <w:rPr>
            <w:rStyle w:val="Hyperlink"/>
          </w:rPr>
          <w:t>Neill.liptrott@liverpool.ac.uk</w:t>
        </w:r>
      </w:hyperlink>
    </w:p>
    <w:p w14:paraId="21800D2A" w14:textId="73FC4DD2" w:rsidR="00414522" w:rsidRDefault="00414522" w:rsidP="009A6E00">
      <w:pPr>
        <w:spacing w:line="480" w:lineRule="auto"/>
        <w:jc w:val="both"/>
      </w:pPr>
      <w:r>
        <w:t xml:space="preserve">Marco Giardiello – </w:t>
      </w:r>
      <w:hyperlink r:id="rId9" w:history="1">
        <w:r w:rsidRPr="007364D8">
          <w:rPr>
            <w:rStyle w:val="Hyperlink"/>
          </w:rPr>
          <w:t>magia@liverpool.ac.uk</w:t>
        </w:r>
      </w:hyperlink>
    </w:p>
    <w:p w14:paraId="1E22C30C" w14:textId="6DCAC018" w:rsidR="00414522" w:rsidRDefault="00414522" w:rsidP="009A6E00">
      <w:pPr>
        <w:spacing w:line="480" w:lineRule="auto"/>
        <w:jc w:val="both"/>
      </w:pPr>
      <w:r>
        <w:t xml:space="preserve">Tom McDonald – </w:t>
      </w:r>
      <w:hyperlink r:id="rId10" w:history="1">
        <w:r w:rsidRPr="007364D8">
          <w:rPr>
            <w:rStyle w:val="Hyperlink"/>
          </w:rPr>
          <w:t>tomm@liverpool.ac.uk</w:t>
        </w:r>
      </w:hyperlink>
    </w:p>
    <w:p w14:paraId="48284EE1" w14:textId="4C754CAA" w:rsidR="00414522" w:rsidRDefault="00414522" w:rsidP="009A6E00">
      <w:pPr>
        <w:spacing w:line="480" w:lineRule="auto"/>
        <w:jc w:val="both"/>
      </w:pPr>
      <w:r>
        <w:t xml:space="preserve">Steve Rannard – </w:t>
      </w:r>
      <w:hyperlink r:id="rId11" w:history="1">
        <w:r w:rsidRPr="007364D8">
          <w:rPr>
            <w:rStyle w:val="Hyperlink"/>
          </w:rPr>
          <w:t>srannard@liverpool.ac.uk</w:t>
        </w:r>
      </w:hyperlink>
    </w:p>
    <w:p w14:paraId="245A4C03" w14:textId="546DCDB9" w:rsidR="00414522" w:rsidRDefault="00414522" w:rsidP="009A6E00">
      <w:pPr>
        <w:spacing w:line="480" w:lineRule="auto"/>
        <w:jc w:val="both"/>
      </w:pPr>
      <w:r>
        <w:t>Andrew Owen – aowen@liverpool.ac.uk</w:t>
      </w:r>
    </w:p>
    <w:p w14:paraId="21E38F90" w14:textId="77777777" w:rsidR="00496D78" w:rsidRPr="00EF660C" w:rsidRDefault="00496D78" w:rsidP="009A6E00">
      <w:pPr>
        <w:spacing w:line="480" w:lineRule="auto"/>
        <w:jc w:val="both"/>
      </w:pPr>
    </w:p>
    <w:p w14:paraId="32073C4A" w14:textId="77777777" w:rsidR="00496D78" w:rsidRDefault="00496D78" w:rsidP="009A6E00">
      <w:pPr>
        <w:spacing w:line="480" w:lineRule="auto"/>
        <w:jc w:val="both"/>
      </w:pPr>
      <w:r w:rsidRPr="00EF660C">
        <w:t xml:space="preserve">*Corresponding author; </w:t>
      </w:r>
      <w:r w:rsidR="00276FB6">
        <w:t>Dr Neill J. Liptrott</w:t>
      </w:r>
      <w:r w:rsidRPr="00EF660C">
        <w:t xml:space="preserve">, Department of Molecular and Clinical Pharmacology, 70 Pembroke Place, Block H, First floor, Liverpool, L69 3GF, UK. Tel: 0044(0) 151 794 </w:t>
      </w:r>
      <w:r w:rsidR="00276FB6">
        <w:t>5919</w:t>
      </w:r>
      <w:r w:rsidRPr="00EF660C">
        <w:t xml:space="preserve">, fax: 0044(0)151 794 5656, email: </w:t>
      </w:r>
      <w:hyperlink r:id="rId12" w:history="1">
        <w:r w:rsidR="00276FB6" w:rsidRPr="00CA0947">
          <w:rPr>
            <w:rStyle w:val="Hyperlink"/>
          </w:rPr>
          <w:t>neill.liptrott@liverpool.ac.uk</w:t>
        </w:r>
      </w:hyperlink>
    </w:p>
    <w:p w14:paraId="5AA0A678" w14:textId="77777777" w:rsidR="00276FB6" w:rsidRPr="00EF660C" w:rsidRDefault="00276FB6" w:rsidP="009A6E00">
      <w:pPr>
        <w:spacing w:line="480" w:lineRule="auto"/>
        <w:jc w:val="both"/>
      </w:pPr>
    </w:p>
    <w:p w14:paraId="601F1D49" w14:textId="5C173262" w:rsidR="007C3A79" w:rsidRPr="00EF660C" w:rsidRDefault="00DF232F" w:rsidP="009A6E00">
      <w:pPr>
        <w:spacing w:line="480" w:lineRule="auto"/>
        <w:jc w:val="both"/>
      </w:pPr>
      <w:r>
        <w:t>Keywords – HIV, antiretroviral, biocompatibility, immunotoxicity, haematotoxicity</w:t>
      </w:r>
      <w:r w:rsidR="007C3A79" w:rsidRPr="00EF660C">
        <w:br w:type="page"/>
      </w:r>
    </w:p>
    <w:p w14:paraId="24B3759A" w14:textId="77777777" w:rsidR="007C3A79" w:rsidRPr="00EF660C" w:rsidRDefault="006E7130" w:rsidP="009A6E00">
      <w:pPr>
        <w:spacing w:line="480" w:lineRule="auto"/>
        <w:jc w:val="both"/>
        <w:rPr>
          <w:b/>
        </w:rPr>
      </w:pPr>
      <w:r w:rsidRPr="00EF660C">
        <w:rPr>
          <w:b/>
        </w:rPr>
        <w:lastRenderedPageBreak/>
        <w:t>ABSTRACT</w:t>
      </w:r>
    </w:p>
    <w:p w14:paraId="4AC25B8F" w14:textId="72A62E4A" w:rsidR="007A50CE" w:rsidRDefault="007A50CE" w:rsidP="009A6E00">
      <w:pPr>
        <w:spacing w:line="480" w:lineRule="auto"/>
        <w:jc w:val="both"/>
      </w:pPr>
      <w:r>
        <w:t xml:space="preserve">Background - </w:t>
      </w:r>
      <w:r w:rsidR="00B60A6E">
        <w:t>Recent work has developed solid drug nanoparticles (SDNs) of efavirenz that have been demonstrated</w:t>
      </w:r>
      <w:r w:rsidR="007F43E0">
        <w:t>,</w:t>
      </w:r>
      <w:r w:rsidR="00B60A6E">
        <w:t xml:space="preserve"> </w:t>
      </w:r>
      <w:proofErr w:type="spellStart"/>
      <w:r w:rsidR="00B60A6E">
        <w:t>preclinically</w:t>
      </w:r>
      <w:proofErr w:type="spellEnd"/>
      <w:r w:rsidR="007F43E0">
        <w:t>,</w:t>
      </w:r>
      <w:r w:rsidR="00B60A6E">
        <w:t xml:space="preserve"> </w:t>
      </w:r>
      <w:r w:rsidR="007F43E0">
        <w:t>improved oral bioavailability and the</w:t>
      </w:r>
      <w:r w:rsidR="00B60A6E">
        <w:t xml:space="preserve"> potential to </w:t>
      </w:r>
      <w:r w:rsidR="009A41F5">
        <w:t xml:space="preserve">enable </w:t>
      </w:r>
      <w:r w:rsidR="00B60A6E">
        <w:t xml:space="preserve">up to a 50% dose reduction, and is currently being studied in a healthy volunteer clinical trial. Other SDN formulations are being studied for parenteral administration, either as intramuscular long-acting formulations, or for direct administration intravenously. </w:t>
      </w:r>
      <w:r w:rsidR="00F872AE">
        <w:t xml:space="preserve">The interaction of nanoparticles with the immunological and haematological systems can be a major barrier to successful </w:t>
      </w:r>
      <w:r w:rsidR="00FB6537">
        <w:t>translation but</w:t>
      </w:r>
      <w:r w:rsidR="00B60A6E">
        <w:t xml:space="preserve"> has been understudied for SDN formulations</w:t>
      </w:r>
      <w:r w:rsidR="00F872AE">
        <w:t>. Here we have conducted a preclinical evaluation of efavirenz</w:t>
      </w:r>
      <w:r w:rsidR="007F43E0">
        <w:t xml:space="preserve"> SDN</w:t>
      </w:r>
      <w:r w:rsidR="00F872AE">
        <w:t xml:space="preserve"> to assess their potential </w:t>
      </w:r>
      <w:r w:rsidR="007F43E0">
        <w:t xml:space="preserve">interaction with these systems. </w:t>
      </w:r>
      <w:r w:rsidR="006B0F33">
        <w:t>Platelet aggregation</w:t>
      </w:r>
      <w:r w:rsidR="007F43E0">
        <w:t xml:space="preserve"> a</w:t>
      </w:r>
      <w:r w:rsidR="006B0F33">
        <w:t>nd activation</w:t>
      </w:r>
      <w:r w:rsidR="007F43E0">
        <w:t>, p</w:t>
      </w:r>
      <w:r w:rsidR="006B0F33">
        <w:t>lasma coagulation</w:t>
      </w:r>
      <w:r w:rsidR="007F43E0">
        <w:t>, h</w:t>
      </w:r>
      <w:r w:rsidR="00AD6C9A">
        <w:t>aemolysis</w:t>
      </w:r>
      <w:r w:rsidR="007F43E0">
        <w:t>, c</w:t>
      </w:r>
      <w:r w:rsidR="00AD6C9A">
        <w:t>omplement activation</w:t>
      </w:r>
      <w:r w:rsidR="007F43E0">
        <w:t xml:space="preserve">, </w:t>
      </w:r>
      <w:r w:rsidR="00AD6C9A">
        <w:t>T cell functionality</w:t>
      </w:r>
      <w:r w:rsidR="007F43E0">
        <w:t xml:space="preserve"> and phenotype, m</w:t>
      </w:r>
      <w:r w:rsidR="00AD6C9A">
        <w:t>onocyte derived macrophage functionality</w:t>
      </w:r>
      <w:r w:rsidR="007F43E0">
        <w:t xml:space="preserve">, and </w:t>
      </w:r>
      <w:r w:rsidR="00AD6C9A">
        <w:t>NK cell function w</w:t>
      </w:r>
      <w:r w:rsidR="007F43E0">
        <w:t xml:space="preserve">ere assessed in primary healthy volunteer samples treated with either aqueous efavirenz or efavirenz SDN.  </w:t>
      </w:r>
    </w:p>
    <w:p w14:paraId="2DD5167E" w14:textId="77777777" w:rsidR="007A50CE" w:rsidRDefault="007A50CE" w:rsidP="009A6E00">
      <w:pPr>
        <w:spacing w:line="480" w:lineRule="auto"/>
        <w:jc w:val="both"/>
      </w:pPr>
      <w:r>
        <w:t xml:space="preserve">Results - </w:t>
      </w:r>
      <w:r w:rsidR="00AD6C9A">
        <w:t xml:space="preserve">Efavirenz </w:t>
      </w:r>
      <w:r w:rsidR="0049502A">
        <w:t>SDN</w:t>
      </w:r>
      <w:r w:rsidR="00AD6C9A">
        <w:t xml:space="preserve">s were shown not to interfere with any of the systems studied </w:t>
      </w:r>
      <w:r w:rsidR="0049502A">
        <w:t xml:space="preserve">in terms of </w:t>
      </w:r>
      <w:r w:rsidR="00AD6C9A">
        <w:t xml:space="preserve">immunostimulation </w:t>
      </w:r>
      <w:r w:rsidR="0049502A">
        <w:t xml:space="preserve">nor </w:t>
      </w:r>
      <w:r w:rsidR="00AD6C9A">
        <w:t xml:space="preserve">immunosuppression. </w:t>
      </w:r>
      <w:r w:rsidR="008A596C">
        <w:t xml:space="preserve">Although efavirenz aqueous solution was shown to cause significant haemolysis </w:t>
      </w:r>
      <w:r w:rsidR="008A596C">
        <w:rPr>
          <w:i/>
        </w:rPr>
        <w:t>ex vivo</w:t>
      </w:r>
      <w:r w:rsidR="0049502A">
        <w:rPr>
          <w:i/>
        </w:rPr>
        <w:t>,</w:t>
      </w:r>
      <w:r w:rsidR="008A596C">
        <w:t xml:space="preserve"> efavirenz </w:t>
      </w:r>
      <w:r w:rsidR="0049502A">
        <w:t>SDN</w:t>
      </w:r>
      <w:r w:rsidR="008A596C">
        <w:t xml:space="preserve">s did not. </w:t>
      </w:r>
      <w:r w:rsidR="008A596C" w:rsidRPr="008A596C">
        <w:t>No</w:t>
      </w:r>
      <w:r w:rsidR="008A596C">
        <w:t xml:space="preserve"> other </w:t>
      </w:r>
      <w:r w:rsidR="007F43E0">
        <w:t>interaction with haematological systems was</w:t>
      </w:r>
      <w:r w:rsidR="008A596C">
        <w:t xml:space="preserve"> observed. </w:t>
      </w:r>
      <w:r w:rsidR="007F43E0">
        <w:t xml:space="preserve"> </w:t>
      </w:r>
      <w:r w:rsidR="008A596C">
        <w:t xml:space="preserve">Efavirenz </w:t>
      </w:r>
      <w:r w:rsidR="0049502A">
        <w:t>SDN</w:t>
      </w:r>
      <w:r w:rsidR="008A596C">
        <w:t xml:space="preserve">s have been demonstrated to be immunologically and haematologically inert </w:t>
      </w:r>
      <w:r w:rsidR="0049502A">
        <w:t xml:space="preserve">in the utilised assays. </w:t>
      </w:r>
    </w:p>
    <w:p w14:paraId="4BE5D870" w14:textId="1FD4471D" w:rsidR="007C3A79" w:rsidRPr="00EF660C" w:rsidRDefault="007A50CE" w:rsidP="009A6E00">
      <w:pPr>
        <w:spacing w:line="480" w:lineRule="auto"/>
        <w:jc w:val="both"/>
      </w:pPr>
      <w:r>
        <w:t xml:space="preserve">Conclusions - </w:t>
      </w:r>
      <w:r w:rsidR="0049502A">
        <w:t>Taken collectively</w:t>
      </w:r>
      <w:r w:rsidR="00A5041E">
        <w:t>, along</w:t>
      </w:r>
      <w:r w:rsidR="0049502A">
        <w:t xml:space="preserve"> with the recent observation that lopinavir SDN formulations did not impact immunological responses, these data indicate that this type of nanoformulation does not elicit immunological consequences seen with other types of nanomaterial</w:t>
      </w:r>
      <w:r w:rsidR="008A596C">
        <w:t xml:space="preserve">. The methodologies presented here </w:t>
      </w:r>
      <w:r w:rsidR="0049502A">
        <w:t>provide</w:t>
      </w:r>
      <w:r w:rsidR="008A596C">
        <w:t xml:space="preserve"> a </w:t>
      </w:r>
      <w:r w:rsidR="0049502A">
        <w:t xml:space="preserve">framework for pre-emptive </w:t>
      </w:r>
      <w:r w:rsidR="008A596C">
        <w:t xml:space="preserve">preclinical characterisation </w:t>
      </w:r>
      <w:r w:rsidR="0049502A">
        <w:t xml:space="preserve">of nanoparticle </w:t>
      </w:r>
      <w:r w:rsidR="008A596C">
        <w:t>safety.</w:t>
      </w:r>
      <w:r w:rsidR="007C3A79" w:rsidRPr="00EF660C">
        <w:br w:type="page"/>
      </w:r>
    </w:p>
    <w:p w14:paraId="4BAD216B" w14:textId="4779CA6B" w:rsidR="007C3A79" w:rsidRPr="00EF660C" w:rsidRDefault="009C685F" w:rsidP="009A6E00">
      <w:pPr>
        <w:spacing w:line="480" w:lineRule="auto"/>
        <w:jc w:val="both"/>
        <w:rPr>
          <w:b/>
        </w:rPr>
      </w:pPr>
      <w:r>
        <w:rPr>
          <w:b/>
        </w:rPr>
        <w:lastRenderedPageBreak/>
        <w:t>BACKGROUND</w:t>
      </w:r>
    </w:p>
    <w:p w14:paraId="4BE7F2D1" w14:textId="23E642E8" w:rsidR="00CD717B" w:rsidRDefault="00C96DF6" w:rsidP="009A6E00">
      <w:pPr>
        <w:spacing w:after="0" w:line="480" w:lineRule="auto"/>
        <w:jc w:val="both"/>
      </w:pPr>
      <w:r w:rsidRPr="00C96DF6">
        <w:t>Nanomedicine offer</w:t>
      </w:r>
      <w:r w:rsidR="0049502A">
        <w:t>s the</w:t>
      </w:r>
      <w:r w:rsidRPr="00C96DF6">
        <w:t xml:space="preserve"> potential </w:t>
      </w:r>
      <w:r w:rsidR="0049502A">
        <w:t xml:space="preserve">for </w:t>
      </w:r>
      <w:r w:rsidRPr="00C96DF6">
        <w:t>therapeutic benefits</w:t>
      </w:r>
      <w:r w:rsidR="0049502A">
        <w:t xml:space="preserve"> across indications</w:t>
      </w:r>
      <w:r w:rsidRPr="00C96DF6">
        <w:t>,</w:t>
      </w:r>
      <w:r w:rsidR="0049502A">
        <w:t xml:space="preserve"> sometimes</w:t>
      </w:r>
      <w:r w:rsidRPr="00C96DF6">
        <w:t xml:space="preserve"> without the cost of discovering new active pharmaceutical ingredients (APIs)</w:t>
      </w:r>
      <w:r w:rsidR="0049502A">
        <w:t>. H</w:t>
      </w:r>
      <w:r w:rsidR="00C80265">
        <w:t>owever</w:t>
      </w:r>
      <w:r w:rsidR="0049502A">
        <w:t>,</w:t>
      </w:r>
      <w:r w:rsidR="00C80265">
        <w:t xml:space="preserve"> the</w:t>
      </w:r>
      <w:r w:rsidR="00F67BE9" w:rsidRPr="0073605A">
        <w:t xml:space="preserve"> behaviour </w:t>
      </w:r>
      <w:r w:rsidR="00C80265">
        <w:t xml:space="preserve">of </w:t>
      </w:r>
      <w:r w:rsidR="0049502A">
        <w:t xml:space="preserve">certain </w:t>
      </w:r>
      <w:r w:rsidR="00C80265">
        <w:t xml:space="preserve">nanomaterials </w:t>
      </w:r>
      <w:r w:rsidR="00F67BE9" w:rsidRPr="0073605A">
        <w:t xml:space="preserve">has been demonstrated to </w:t>
      </w:r>
      <w:r w:rsidR="00F67BE9">
        <w:t>differ considerably</w:t>
      </w:r>
      <w:r w:rsidR="00F67BE9" w:rsidRPr="0073605A">
        <w:t xml:space="preserve"> from larger bulk material</w:t>
      </w:r>
      <w:r w:rsidR="00351421">
        <w:t xml:space="preserve"> </w:t>
      </w:r>
      <w:r w:rsidR="00F67BE9" w:rsidRPr="0073605A">
        <w:fldChar w:fldCharType="begin">
          <w:fldData xml:space="preserve">PEVuZE5vdGU+PENpdGU+PEF1dGhvcj5Kb2huc3RvbjwvQXV0aG9yPjxZZWFyPjIwMTI8L1llYXI+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</w:fldData>
        </w:fldChar>
      </w:r>
      <w:r w:rsidR="008C4F2A">
        <w:instrText xml:space="preserve"> ADDIN EN.CITE </w:instrText>
      </w:r>
      <w:r w:rsidR="008C4F2A">
        <w:fldChar w:fldCharType="begin">
          <w:fldData xml:space="preserve">PEVuZE5vdGU+PENpdGU+PEF1dGhvcj5Kb2huc3RvbjwvQXV0aG9yPjxZZWFyPjIwMTI8L1llYXI+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</w:fldData>
        </w:fldChar>
      </w:r>
      <w:r w:rsidR="008C4F2A">
        <w:instrText xml:space="preserve"> ADDIN EN.CITE.DATA </w:instrText>
      </w:r>
      <w:r w:rsidR="008C4F2A">
        <w:fldChar w:fldCharType="end"/>
      </w:r>
      <w:r w:rsidR="00F67BE9" w:rsidRPr="0073605A">
        <w:fldChar w:fldCharType="separate"/>
      </w:r>
      <w:r w:rsidR="00090F6D">
        <w:rPr>
          <w:noProof/>
        </w:rPr>
        <w:t>[1]</w:t>
      </w:r>
      <w:r w:rsidR="00F67BE9" w:rsidRPr="0073605A">
        <w:fldChar w:fldCharType="end"/>
      </w:r>
      <w:r w:rsidR="00F67BE9" w:rsidRPr="0073605A">
        <w:t xml:space="preserve">. The production and use of engineered nanomaterials is constantly expanding, but there remain uncertainties surrounding the potential risks posed to human health and </w:t>
      </w:r>
      <w:r w:rsidR="0049502A">
        <w:t xml:space="preserve">the </w:t>
      </w:r>
      <w:r w:rsidR="00F67BE9" w:rsidRPr="0073605A">
        <w:t xml:space="preserve">environment. </w:t>
      </w:r>
    </w:p>
    <w:p w14:paraId="1C5B19D0" w14:textId="77777777" w:rsidR="00CD717B" w:rsidRDefault="00CD717B" w:rsidP="009A6E00">
      <w:pPr>
        <w:spacing w:after="0" w:line="480" w:lineRule="auto"/>
        <w:jc w:val="both"/>
      </w:pPr>
    </w:p>
    <w:p w14:paraId="6DFA0AE4" w14:textId="02C6870F" w:rsidR="00CD717B" w:rsidRDefault="00F67BE9" w:rsidP="009A6E00">
      <w:pPr>
        <w:spacing w:after="0" w:line="480" w:lineRule="auto"/>
        <w:jc w:val="both"/>
      </w:pPr>
      <w:r w:rsidRPr="0073605A">
        <w:t>The size of nanomaterials influences their toxicity</w:t>
      </w:r>
      <w:r w:rsidR="00C80265">
        <w:t xml:space="preserve"> </w:t>
      </w:r>
      <w:r w:rsidRPr="0073605A">
        <w:fldChar w:fldCharType="begin">
          <w:fldData xml:space="preserve">PEVuZE5vdGU+PENpdGU+PEF1dGhvcj5Kb2huc3RvbjwvQXV0aG9yPjxZZWFyPjIwMTI8L1llYXI+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</w:fldData>
        </w:fldChar>
      </w:r>
      <w:r w:rsidR="008C4F2A">
        <w:instrText xml:space="preserve"> ADDIN EN.CITE </w:instrText>
      </w:r>
      <w:r w:rsidR="008C4F2A">
        <w:fldChar w:fldCharType="begin">
          <w:fldData xml:space="preserve">PEVuZE5vdGU+PENpdGU+PEF1dGhvcj5Kb2huc3RvbjwvQXV0aG9yPjxZZWFyPjIwMTI8L1llYXI+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</w:fldData>
        </w:fldChar>
      </w:r>
      <w:r w:rsidR="008C4F2A">
        <w:instrText xml:space="preserve"> ADDIN EN.CITE.DATA </w:instrText>
      </w:r>
      <w:r w:rsidR="008C4F2A">
        <w:fldChar w:fldCharType="end"/>
      </w:r>
      <w:r w:rsidRPr="0073605A">
        <w:fldChar w:fldCharType="separate"/>
      </w:r>
      <w:r w:rsidR="00090F6D">
        <w:rPr>
          <w:noProof/>
        </w:rPr>
        <w:t>[1]</w:t>
      </w:r>
      <w:r w:rsidRPr="0073605A">
        <w:fldChar w:fldCharType="end"/>
      </w:r>
      <w:r w:rsidRPr="0073605A">
        <w:t xml:space="preserve"> and has been consistently demonstrated for nanomaterials encountered in workplace environments (e.g. carbon black, polystyrene, titanium dioxide and silver)</w:t>
      </w:r>
      <w:r w:rsidR="00085A69">
        <w:t xml:space="preserve"> </w:t>
      </w:r>
      <w:r w:rsidRPr="0073605A">
        <w:fldChar w:fldCharType="begin">
          <w:fldData xml:space="preserve">PEVuZE5vdGU+PENpdGU+PEF1dGhvcj5GZXJpbjwvQXV0aG9yPjxZZWFyPjE5OTI8L1llYXI+PFJl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</w:fldData>
        </w:fldChar>
      </w:r>
      <w:r w:rsidR="008C4F2A">
        <w:instrText xml:space="preserve"> ADDIN EN.CITE </w:instrText>
      </w:r>
      <w:r w:rsidR="008C4F2A">
        <w:fldChar w:fldCharType="begin">
          <w:fldData xml:space="preserve">PEVuZE5vdGU+PENpdGU+PEF1dGhvcj5GZXJpbjwvQXV0aG9yPjxZZWFyPjE5OTI8L1llYXI+PFJl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</w:fldData>
        </w:fldChar>
      </w:r>
      <w:r w:rsidR="008C4F2A">
        <w:instrText xml:space="preserve"> ADDIN EN.CITE.DATA </w:instrText>
      </w:r>
      <w:r w:rsidR="008C4F2A">
        <w:fldChar w:fldCharType="end"/>
      </w:r>
      <w:r w:rsidRPr="0073605A">
        <w:fldChar w:fldCharType="separate"/>
      </w:r>
      <w:r w:rsidR="00090F6D">
        <w:rPr>
          <w:noProof/>
        </w:rPr>
        <w:t>[2-5]</w:t>
      </w:r>
      <w:r w:rsidRPr="0073605A">
        <w:fldChar w:fldCharType="end"/>
      </w:r>
      <w:r w:rsidRPr="0073605A">
        <w:t xml:space="preserve">. </w:t>
      </w:r>
      <w:r w:rsidR="00080824">
        <w:t>The physicochemical characteristics of n</w:t>
      </w:r>
      <w:r w:rsidRPr="0073605A">
        <w:t>anomaterials</w:t>
      </w:r>
      <w:r w:rsidR="00080824">
        <w:t xml:space="preserve"> such as</w:t>
      </w:r>
      <w:r w:rsidRPr="0073605A">
        <w:t xml:space="preserve"> charge, surface area, solubility, surface chemistry and shape</w:t>
      </w:r>
      <w:r w:rsidR="00080824">
        <w:t xml:space="preserve"> show a large degree of heterogeneity amongst materials both developed and in development</w:t>
      </w:r>
      <w:r w:rsidRPr="0073605A">
        <w:t xml:space="preserve">. </w:t>
      </w:r>
      <w:r w:rsidR="00706CC1">
        <w:t>Immune stimulation, immune suppression and immune modulation have all been reported for nanomaterials</w:t>
      </w:r>
      <w:r w:rsidR="00C80265">
        <w:t xml:space="preserve"> </w:t>
      </w:r>
      <w:r w:rsidRPr="0073605A">
        <w:fldChar w:fldCharType="begin">
          <w:fldData xml:space="preserve">PEVuZE5vdGU+PENpdGU+PEF1dGhvcj5Eb2Jyb3ZvbHNrYWlhPC9BdXRob3I+PFllYXI+MjAwODwv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</w:fldData>
        </w:fldChar>
      </w:r>
      <w:r w:rsidR="008C4F2A">
        <w:instrText xml:space="preserve"> ADDIN EN.CITE </w:instrText>
      </w:r>
      <w:r w:rsidR="008C4F2A">
        <w:fldChar w:fldCharType="begin">
          <w:fldData xml:space="preserve">PEVuZE5vdGU+PENpdGU+PEF1dGhvcj5Eb2Jyb3ZvbHNrYWlhPC9BdXRob3I+PFllYXI+MjAwODwv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</w:fldData>
        </w:fldChar>
      </w:r>
      <w:r w:rsidR="008C4F2A">
        <w:instrText xml:space="preserve"> ADDIN EN.CITE.DATA </w:instrText>
      </w:r>
      <w:r w:rsidR="008C4F2A">
        <w:fldChar w:fldCharType="end"/>
      </w:r>
      <w:r w:rsidRPr="0073605A">
        <w:fldChar w:fldCharType="separate"/>
      </w:r>
      <w:r w:rsidR="00090F6D">
        <w:rPr>
          <w:noProof/>
        </w:rPr>
        <w:t>[6, 7]</w:t>
      </w:r>
      <w:r w:rsidRPr="0073605A">
        <w:fldChar w:fldCharType="end"/>
      </w:r>
      <w:r w:rsidRPr="0073605A">
        <w:t xml:space="preserve"> </w:t>
      </w:r>
      <w:r w:rsidR="00706CC1">
        <w:t xml:space="preserve">partly as a result of the formation of a protein corona made up of serum proteins </w:t>
      </w:r>
      <w:r w:rsidRPr="0073605A">
        <w:fldChar w:fldCharType="begin">
          <w:fldData xml:space="preserve">PEVuZE5vdGU+PENpdGU+PEF1dGhvcj5Hb3BwZXJ0PC9BdXRob3I+PFllYXI+MjAwNTwvWWVhcj48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E2MDAtMzwvcGFnZXM+PHZv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</w:fldData>
        </w:fldChar>
      </w:r>
      <w:r w:rsidR="008C4F2A">
        <w:instrText xml:space="preserve"> ADDIN EN.CITE </w:instrText>
      </w:r>
      <w:r w:rsidR="008C4F2A">
        <w:fldChar w:fldCharType="begin">
          <w:fldData xml:space="preserve">PEVuZE5vdGU+PENpdGU+PEF1dGhvcj5Hb3BwZXJ0PC9BdXRob3I+PFllYXI+MjAwNTwvWWVhcj48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E2MDAtMzwvcGFnZXM+PHZv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</w:fldData>
        </w:fldChar>
      </w:r>
      <w:r w:rsidR="008C4F2A">
        <w:instrText xml:space="preserve"> ADDIN EN.CITE.DATA </w:instrText>
      </w:r>
      <w:r w:rsidR="008C4F2A">
        <w:fldChar w:fldCharType="end"/>
      </w:r>
      <w:r w:rsidRPr="0073605A">
        <w:fldChar w:fldCharType="separate"/>
      </w:r>
      <w:r w:rsidR="00706CC1">
        <w:rPr>
          <w:noProof/>
        </w:rPr>
        <w:t>[8-13]</w:t>
      </w:r>
      <w:r w:rsidRPr="0073605A">
        <w:fldChar w:fldCharType="end"/>
      </w:r>
      <w:r w:rsidRPr="0073605A">
        <w:t xml:space="preserve">. </w:t>
      </w:r>
      <w:r w:rsidR="00706CC1">
        <w:t xml:space="preserve">Opsonisation of </w:t>
      </w:r>
      <w:r w:rsidRPr="0073605A">
        <w:t>nanomaterials</w:t>
      </w:r>
      <w:r w:rsidR="00706CC1">
        <w:t xml:space="preserve"> by serum proteins such as</w:t>
      </w:r>
      <w:r w:rsidRPr="0073605A">
        <w:t xml:space="preserve"> </w:t>
      </w:r>
      <w:r w:rsidR="00706CC1">
        <w:t xml:space="preserve">immunoglobulins and </w:t>
      </w:r>
      <w:r w:rsidRPr="0073605A">
        <w:t>complement</w:t>
      </w:r>
      <w:r w:rsidR="00706CC1">
        <w:t xml:space="preserve"> proteins results in</w:t>
      </w:r>
      <w:r w:rsidRPr="0073605A">
        <w:t xml:space="preserve"> rapid</w:t>
      </w:r>
      <w:r w:rsidR="00706CC1">
        <w:t xml:space="preserve"> uptake</w:t>
      </w:r>
      <w:r w:rsidRPr="0073605A">
        <w:t xml:space="preserve"> into cells</w:t>
      </w:r>
      <w:r w:rsidR="00706CC1">
        <w:t xml:space="preserve"> such as</w:t>
      </w:r>
      <w:r>
        <w:t xml:space="preserve"> </w:t>
      </w:r>
      <w:r w:rsidRPr="0073605A">
        <w:t>macrophages</w:t>
      </w:r>
      <w:r w:rsidR="00706CC1">
        <w:t xml:space="preserve"> and dendritic cells</w:t>
      </w:r>
      <w:r w:rsidR="00C80265">
        <w:t xml:space="preserve"> </w:t>
      </w:r>
      <w:r w:rsidRPr="0073605A">
        <w:fldChar w:fldCharType="begin">
          <w:fldData xml:space="preserve">PEVuZE5vdGU+PENpdGU+PEF1dGhvcj5HcmVmPC9BdXRob3I+PFllYXI+MTk5NDwvWWVhcj48UmVj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</w:fldData>
        </w:fldChar>
      </w:r>
      <w:r w:rsidR="008C4F2A">
        <w:instrText xml:space="preserve"> ADDIN EN.CITE </w:instrText>
      </w:r>
      <w:r w:rsidR="008C4F2A">
        <w:fldChar w:fldCharType="begin">
          <w:fldData xml:space="preserve">PEVuZE5vdGU+PENpdGU+PEF1dGhvcj5HcmVmPC9BdXRob3I+PFllYXI+MTk5NDwvWWVhcj48UmVj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</w:fldData>
        </w:fldChar>
      </w:r>
      <w:r w:rsidR="008C4F2A">
        <w:instrText xml:space="preserve"> ADDIN EN.CITE.DATA </w:instrText>
      </w:r>
      <w:r w:rsidR="008C4F2A">
        <w:fldChar w:fldCharType="end"/>
      </w:r>
      <w:r w:rsidRPr="0073605A">
        <w:fldChar w:fldCharType="separate"/>
      </w:r>
      <w:r w:rsidR="00706CC1">
        <w:rPr>
          <w:noProof/>
        </w:rPr>
        <w:t>[10, 14]</w:t>
      </w:r>
      <w:r w:rsidRPr="0073605A">
        <w:fldChar w:fldCharType="end"/>
      </w:r>
      <w:r w:rsidRPr="0073605A">
        <w:t xml:space="preserve">. </w:t>
      </w:r>
      <w:r>
        <w:t>I</w:t>
      </w:r>
      <w:r w:rsidRPr="0073605A">
        <w:t>nteraction</w:t>
      </w:r>
      <w:r>
        <w:t>s</w:t>
      </w:r>
      <w:r w:rsidRPr="0073605A">
        <w:t xml:space="preserve"> with serum proteins may render nanomaterials antigenic and it has been suggested that functionalisation </w:t>
      </w:r>
      <w:r>
        <w:t xml:space="preserve">(e.g. with </w:t>
      </w:r>
      <w:r w:rsidRPr="0073605A">
        <w:t>growth factors, receptors</w:t>
      </w:r>
      <w:r>
        <w:t>)</w:t>
      </w:r>
      <w:r w:rsidRPr="0073605A">
        <w:t xml:space="preserve"> may induce neutralising antibodies that </w:t>
      </w:r>
      <w:r>
        <w:t xml:space="preserve">also </w:t>
      </w:r>
      <w:r w:rsidRPr="0073605A">
        <w:t xml:space="preserve">recognise the body’s own molecules with implications similar to those </w:t>
      </w:r>
      <w:r>
        <w:t>for</w:t>
      </w:r>
      <w:r w:rsidRPr="0073605A">
        <w:t xml:space="preserve"> biotechnology-derived therapeutics</w:t>
      </w:r>
      <w:r w:rsidR="00C80265">
        <w:t xml:space="preserve"> </w:t>
      </w:r>
      <w:r w:rsidRPr="0073605A">
        <w:fldChar w:fldCharType="begin">
          <w:fldData xml:space="preserve">PEVuZE5vdGU+PENpdGU+PEF1dGhvcj5LaXZpc2FrazwvQXV0aG9yPjxZZWFyPjIwMDA8L1llYXI+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</w:fldData>
        </w:fldChar>
      </w:r>
      <w:r w:rsidR="008C4F2A">
        <w:instrText xml:space="preserve"> ADDIN EN.CITE </w:instrText>
      </w:r>
      <w:r w:rsidR="008C4F2A">
        <w:fldChar w:fldCharType="begin">
          <w:fldData xml:space="preserve">PEVuZE5vdGU+PENpdGU+PEF1dGhvcj5LaXZpc2FrazwvQXV0aG9yPjxZZWFyPjIwMDA8L1llYXI+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</w:fldData>
        </w:fldChar>
      </w:r>
      <w:r w:rsidR="008C4F2A">
        <w:instrText xml:space="preserve"> ADDIN EN.CITE.DATA </w:instrText>
      </w:r>
      <w:r w:rsidR="008C4F2A">
        <w:fldChar w:fldCharType="end"/>
      </w:r>
      <w:r w:rsidRPr="0073605A">
        <w:fldChar w:fldCharType="separate"/>
      </w:r>
      <w:r w:rsidR="00706CC1">
        <w:rPr>
          <w:noProof/>
        </w:rPr>
        <w:t>[15, 16]</w:t>
      </w:r>
      <w:r w:rsidRPr="0073605A">
        <w:fldChar w:fldCharType="end"/>
      </w:r>
      <w:r w:rsidRPr="0073605A">
        <w:t>. Indeed, anti-nanoparticle antibody formation in response to C</w:t>
      </w:r>
      <w:r w:rsidRPr="00351421">
        <w:rPr>
          <w:vertAlign w:val="subscript"/>
        </w:rPr>
        <w:t>60</w:t>
      </w:r>
      <w:r w:rsidRPr="0073605A">
        <w:t xml:space="preserve"> fullerene nanomaterials has been reported</w:t>
      </w:r>
      <w:r w:rsidR="00C80265">
        <w:t xml:space="preserve"> </w:t>
      </w:r>
      <w:r w:rsidRPr="0073605A">
        <w:fldChar w:fldCharType="begin">
          <w:fldData xml:space="preserve">PEVuZE5vdGU+PENpdGU+PEF1dGhvcj5DaGVuPC9BdXRob3I+PFllYXI+MTk5ODwvWWVhcj48UmVj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TA4MDktMTM8L3BhZ2VzPjx2b2x1bWU+OTU8L3ZvbHVtZT48bnVtYmVyPjE4PC9udW1i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MjE5My03PC9wYWdlcz48dm9sdW1lPjk3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=
</w:fldData>
        </w:fldChar>
      </w:r>
      <w:r w:rsidR="008C4F2A">
        <w:instrText xml:space="preserve"> ADDIN EN.CITE </w:instrText>
      </w:r>
      <w:r w:rsidR="008C4F2A">
        <w:fldChar w:fldCharType="begin">
          <w:fldData xml:space="preserve">PEVuZE5vdGU+PENpdGU+PEF1dGhvcj5DaGVuPC9BdXRob3I+PFllYXI+MTk5ODwvWWVhcj48UmVj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TA4MDktMTM8L3BhZ2VzPjx2b2x1bWU+OTU8L3ZvbHVtZT48bnVtYmVyPjE4PC9udW1i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MjE5My03PC9wYWdlcz48dm9sdW1lPjk3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=
</w:fldData>
        </w:fldChar>
      </w:r>
      <w:r w:rsidR="008C4F2A">
        <w:instrText xml:space="preserve"> ADDIN EN.CITE.DATA </w:instrText>
      </w:r>
      <w:r w:rsidR="008C4F2A">
        <w:fldChar w:fldCharType="end"/>
      </w:r>
      <w:r w:rsidRPr="0073605A">
        <w:fldChar w:fldCharType="separate"/>
      </w:r>
      <w:r w:rsidR="00706CC1">
        <w:rPr>
          <w:noProof/>
        </w:rPr>
        <w:t>[17, 18]</w:t>
      </w:r>
      <w:r w:rsidRPr="0073605A">
        <w:fldChar w:fldCharType="end"/>
      </w:r>
      <w:r w:rsidRPr="0073605A">
        <w:t xml:space="preserve">. Some studies suggest that nanoparticles can also </w:t>
      </w:r>
      <w:r>
        <w:t>exacerbate allergic reactions</w:t>
      </w:r>
      <w:r w:rsidR="00C80265">
        <w:t xml:space="preserve"> </w:t>
      </w:r>
      <w:r w:rsidRPr="0073605A">
        <w:fldChar w:fldCharType="begin">
          <w:fldData xml:space="preserve">PEVuZE5vdGU+PENpdGU+PEF1dGhvcj5BbmRyZWV2PC9BdXRob3I+PFllYXI+MjAwMDwvWWVhcj48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</w:fldData>
        </w:fldChar>
      </w:r>
      <w:r w:rsidR="008C4F2A">
        <w:instrText xml:space="preserve"> ADDIN EN.CITE </w:instrText>
      </w:r>
      <w:r w:rsidR="008C4F2A">
        <w:fldChar w:fldCharType="begin">
          <w:fldData xml:space="preserve">PEVuZE5vdGU+PENpdGU+PEF1dGhvcj5BbmRyZWV2PC9BdXRob3I+PFllYXI+MjAwMDwvWWVhcj48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</w:fldData>
        </w:fldChar>
      </w:r>
      <w:r w:rsidR="008C4F2A">
        <w:instrText xml:space="preserve"> ADDIN EN.CITE.DATA </w:instrText>
      </w:r>
      <w:r w:rsidR="008C4F2A">
        <w:fldChar w:fldCharType="end"/>
      </w:r>
      <w:r w:rsidRPr="0073605A">
        <w:fldChar w:fldCharType="separate"/>
      </w:r>
      <w:r w:rsidR="00706CC1">
        <w:rPr>
          <w:noProof/>
        </w:rPr>
        <w:t>[19]</w:t>
      </w:r>
      <w:r w:rsidRPr="0073605A">
        <w:fldChar w:fldCharType="end"/>
      </w:r>
      <w:r w:rsidRPr="0073605A">
        <w:t>. Immune cells recognise nanoparticles based on their surface properties and core composition and mount inflammatory responses but many of the molecular events are poorly understood</w:t>
      </w:r>
      <w:r w:rsidR="00C80265">
        <w:t xml:space="preserve"> </w:t>
      </w:r>
      <w:r>
        <w:fldChar w:fldCharType="begin">
          <w:fldData xml:space="preserve">PEVuZE5vdGU+PENpdGU+PEF1dGhvcj5BZ2dhcndhbDwvQXV0aG9yPjxZZWFyPjIwMDk8L1llYXI+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</w:fldData>
        </w:fldChar>
      </w:r>
      <w:r w:rsidR="008C4F2A">
        <w:instrText xml:space="preserve"> ADDIN EN.CITE </w:instrText>
      </w:r>
      <w:r w:rsidR="008C4F2A">
        <w:fldChar w:fldCharType="begin">
          <w:fldData xml:space="preserve">PEVuZE5vdGU+PENpdGU+PEF1dGhvcj5BZ2dhcndhbDwvQXV0aG9yPjxZZWFyPjIwMDk8L1llYXI+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</w:fldData>
        </w:fldChar>
      </w:r>
      <w:r w:rsidR="008C4F2A">
        <w:instrText xml:space="preserve"> ADDIN EN.CITE.DATA </w:instrText>
      </w:r>
      <w:r w:rsidR="008C4F2A">
        <w:fldChar w:fldCharType="end"/>
      </w:r>
      <w:r>
        <w:fldChar w:fldCharType="separate"/>
      </w:r>
      <w:r w:rsidR="00706CC1">
        <w:rPr>
          <w:noProof/>
        </w:rPr>
        <w:t>[20]</w:t>
      </w:r>
      <w:r>
        <w:fldChar w:fldCharType="end"/>
      </w:r>
      <w:r w:rsidRPr="0073605A">
        <w:t xml:space="preserve">. </w:t>
      </w:r>
    </w:p>
    <w:p w14:paraId="2C80ADDD" w14:textId="77777777" w:rsidR="00CD717B" w:rsidRDefault="00CD717B" w:rsidP="009A6E00">
      <w:pPr>
        <w:spacing w:after="0" w:line="480" w:lineRule="auto"/>
        <w:jc w:val="both"/>
      </w:pPr>
    </w:p>
    <w:p w14:paraId="5F9AB373" w14:textId="729FFA61" w:rsidR="001D3357" w:rsidRDefault="00F67BE9" w:rsidP="009A6E00">
      <w:pPr>
        <w:spacing w:after="0" w:line="480" w:lineRule="auto"/>
        <w:jc w:val="both"/>
      </w:pPr>
      <w:r w:rsidRPr="0073605A">
        <w:t xml:space="preserve">In general, positively charged nanomaterials are more likely to induce inflammatory reactions than negatively charged or neutral materials. For example, positively charged 4.5 </w:t>
      </w:r>
      <w:r w:rsidR="00207899">
        <w:t xml:space="preserve">amine terminated </w:t>
      </w:r>
      <w:proofErr w:type="spellStart"/>
      <w:r>
        <w:lastRenderedPageBreak/>
        <w:t>polyaminoamine</w:t>
      </w:r>
      <w:proofErr w:type="spellEnd"/>
      <w:r>
        <w:t xml:space="preserve"> (</w:t>
      </w:r>
      <w:r w:rsidRPr="0073605A">
        <w:t>PAMAM</w:t>
      </w:r>
      <w:r>
        <w:t>)</w:t>
      </w:r>
      <w:r w:rsidRPr="0073605A">
        <w:t xml:space="preserve"> dendrimers do not cause human leukocytes to secrete cytokines</w:t>
      </w:r>
      <w:r w:rsidR="008C7F42">
        <w:t xml:space="preserve"> </w:t>
      </w:r>
      <w:r w:rsidR="008C7F42">
        <w:fldChar w:fldCharType="begin"/>
      </w:r>
      <w:r w:rsidR="008C4F2A">
        <w:instrText xml:space="preserve"> ADDIN EN.CITE &lt;EndNote&gt;&lt;Cite&gt;&lt;Author&gt;Dobrovolskaia&lt;/Author&gt;&lt;Year&gt;2007&lt;/Year&gt;&lt;RecNum&gt;7&lt;/RecNum&gt;&lt;IDText&gt;Immunological properties of engineered nanomaterials&lt;/IDText&gt;&lt;DisplayText&gt;[7]&lt;/DisplayText&gt;&lt;record&gt;&lt;rec-number&gt;7&lt;/rec-number&gt;&lt;foreign-keys&gt;&lt;key app="EN" db-id="pe90e9eea0ets6eexpaxs5zrt0t0zs99spre" timestamp="1519031436"&gt;7&lt;/key&gt;&lt;/foreign-keys&gt;&lt;ref-type name="Journal Article"&gt;17&lt;/ref-type&gt;&lt;contributors&gt;&lt;authors&gt;&lt;author&gt;Dobrovolskaia, M. A.&lt;/author&gt;&lt;author&gt;McNeil, S. E.&lt;/author&gt;&lt;/authors&gt;&lt;/contributors&gt;&lt;auth-address&gt;Nanotechnology Characterization Laboratory, Advanced Technology Program, SAIC-Frederick, NCI-Frederick, 1050 Boyles St, Bldg 469, Frederick, Maryland 21702, USA. marina@mail.nih.gov&lt;/auth-address&gt;&lt;titles&gt;&lt;title&gt;Immunological properties of engineered nanomaterials&lt;/title&gt;&lt;secondary-title&gt;Nat Nanotechnol&lt;/secondary-title&gt;&lt;/titles&gt;&lt;periodical&gt;&lt;full-title&gt;Nat Nanotechnol&lt;/full-title&gt;&lt;/periodical&gt;&lt;pages&gt;469-78&lt;/pages&gt;&lt;volume&gt;2&lt;/volume&gt;&lt;number&gt;8&lt;/number&gt;&lt;edition&gt;2008/07/26&lt;/edition&gt;&lt;keywords&gt;&lt;keyword&gt;Animals&lt;/keyword&gt;&lt;keyword&gt;Drug Delivery Systems/*methods&lt;/keyword&gt;&lt;keyword&gt;Humans&lt;/keyword&gt;&lt;keyword&gt;Immunotoxins/*immunology/*toxicity&lt;/keyword&gt;&lt;keyword&gt;Nanostructures/diagnostic use/therapeutic use/*toxicity&lt;/keyword&gt;&lt;/keywords&gt;&lt;dates&gt;&lt;year&gt;2007&lt;/year&gt;&lt;pub-dates&gt;&lt;date&gt;Aug&lt;/date&gt;&lt;/pub-dates&gt;&lt;/dates&gt;&lt;isbn&gt;1748-3395 (Electronic)&amp;#xD;1748-3387 (Linking)&lt;/isbn&gt;&lt;accession-num&gt;18654343&lt;/accession-num&gt;&lt;urls&gt;&lt;related-urls&gt;&lt;url&gt;http://www.ncbi.nlm.nih.gov/pubmed/18654343&lt;/url&gt;&lt;/related-urls&gt;&lt;/urls&gt;&lt;electronic-resource-num&gt;nnano.2007.223 [pii]&amp;#xD;10.1038/nnano.2007.223&lt;/electronic-resource-num&gt;&lt;language&gt;eng&lt;/language&gt;&lt;/record&gt;&lt;/Cite&gt;&lt;/EndNote&gt;</w:instrText>
      </w:r>
      <w:r w:rsidR="008C7F42">
        <w:fldChar w:fldCharType="separate"/>
      </w:r>
      <w:r w:rsidR="00090F6D">
        <w:rPr>
          <w:noProof/>
        </w:rPr>
        <w:t>[7]</w:t>
      </w:r>
      <w:r w:rsidR="008C7F42">
        <w:fldChar w:fldCharType="end"/>
      </w:r>
      <w:r w:rsidR="008C7F42">
        <w:t xml:space="preserve"> </w:t>
      </w:r>
      <w:r w:rsidRPr="0073605A">
        <w:t xml:space="preserve">but </w:t>
      </w:r>
      <w:r w:rsidR="00207899">
        <w:t>some</w:t>
      </w:r>
      <w:r w:rsidRPr="0073605A">
        <w:t xml:space="preserve"> charged liposomes induce secretion of cytokines such as IL-2 and IFN</w:t>
      </w:r>
      <w:r w:rsidRPr="00C87B96">
        <w:rPr>
          <w:rFonts w:ascii="Symbol" w:hAnsi="Symbol"/>
        </w:rPr>
        <w:t></w:t>
      </w:r>
      <w:r w:rsidR="0049502A">
        <w:rPr>
          <w:rFonts w:ascii="Symbol" w:hAnsi="Symbol"/>
        </w:rPr>
        <w:t></w:t>
      </w:r>
      <w:r w:rsidRPr="0073605A">
        <w:fldChar w:fldCharType="begin">
          <w:fldData xml:space="preserve">PEVuZE5vdGU+PENpdGU+PEF1dGhvcj5UYW48L0F1dGhvcj48WWVhcj4xOTk5PC9ZZWFyPjxSZWNO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</w:fldData>
        </w:fldChar>
      </w:r>
      <w:r w:rsidR="008C4F2A">
        <w:instrText xml:space="preserve"> ADDIN EN.CITE </w:instrText>
      </w:r>
      <w:r w:rsidR="008C4F2A">
        <w:fldChar w:fldCharType="begin">
          <w:fldData xml:space="preserve">PEVuZE5vdGU+PENpdGU+PEF1dGhvcj5UYW48L0F1dGhvcj48WWVhcj4xOTk5PC9ZZWFyPjxSZWNO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</w:fldData>
        </w:fldChar>
      </w:r>
      <w:r w:rsidR="008C4F2A">
        <w:instrText xml:space="preserve"> ADDIN EN.CITE.DATA </w:instrText>
      </w:r>
      <w:r w:rsidR="008C4F2A">
        <w:fldChar w:fldCharType="end"/>
      </w:r>
      <w:r w:rsidRPr="0073605A">
        <w:fldChar w:fldCharType="separate"/>
      </w:r>
      <w:r w:rsidR="00706CC1">
        <w:rPr>
          <w:noProof/>
        </w:rPr>
        <w:t>[21]</w:t>
      </w:r>
      <w:r w:rsidRPr="0073605A">
        <w:fldChar w:fldCharType="end"/>
      </w:r>
      <w:r w:rsidRPr="0073605A">
        <w:t>. Several studies have addressed the influence of nanoparticles on Th1 and Th2 respons</w:t>
      </w:r>
      <w:r w:rsidR="00207899">
        <w:t xml:space="preserve">es. Large (&gt;1 </w:t>
      </w:r>
      <w:proofErr w:type="spellStart"/>
      <w:r w:rsidR="00207899">
        <w:t>μm</w:t>
      </w:r>
      <w:proofErr w:type="spellEnd"/>
      <w:r w:rsidR="00207899">
        <w:t>)</w:t>
      </w:r>
      <w:r w:rsidRPr="0073605A">
        <w:t xml:space="preserve"> particles </w:t>
      </w:r>
      <w:r w:rsidR="00207899">
        <w:t xml:space="preserve">have been shown to </w:t>
      </w:r>
      <w:r w:rsidRPr="0073605A">
        <w:t>induce Th1 response</w:t>
      </w:r>
      <w:r>
        <w:t>s</w:t>
      </w:r>
      <w:r w:rsidRPr="0073605A">
        <w:t>, whereas smaller ones (&lt;500 nm) are associated with Th2 response</w:t>
      </w:r>
      <w:r w:rsidR="0049502A">
        <w:t xml:space="preserve"> </w:t>
      </w:r>
      <w:r w:rsidRPr="0073605A">
        <w:fldChar w:fldCharType="begin"/>
      </w:r>
      <w:r w:rsidR="008C4F2A">
        <w:instrText xml:space="preserve"> ADDIN EN.CITE &lt;EndNote&gt;&lt;Cite&gt;&lt;Author&gt;van Zijverden&lt;/Author&gt;&lt;Year&gt;2000&lt;/Year&gt;&lt;RecNum&gt;22&lt;/RecNum&gt;&lt;DisplayText&gt;[22]&lt;/DisplayText&gt;&lt;record&gt;&lt;rec-number&gt;22&lt;/rec-number&gt;&lt;foreign-keys&gt;&lt;key app="EN" db-id="pe90e9eea0ets6eexpaxs5zrt0t0zs99spre" timestamp="1519031436"&gt;22&lt;/key&gt;&lt;/foreign-keys&gt;&lt;ref-type name="Journal Article"&gt;17&lt;/ref-type&gt;&lt;contributors&gt;&lt;authors&gt;&lt;author&gt;van Zijverden, M.&lt;/author&gt;&lt;author&gt;Granum, B.&lt;/author&gt;&lt;/authors&gt;&lt;/contributors&gt;&lt;auth-address&gt;RITOX Immunotoxicology, Utrecht University, P.O. Box 80176, 3508 TD, Utrecht, The Netherlands. m.vanzijverden@ritox.vet.uu.nl&lt;/auth-address&gt;&lt;titles&gt;&lt;title&gt;Adjuvant activity of particulate pollutants in different mouse models&lt;/title&gt;&lt;secondary-title&gt;Toxicology&lt;/secondary-title&gt;&lt;alt-title&gt;Toxicology&lt;/alt-title&gt;&lt;/titles&gt;&lt;periodical&gt;&lt;full-title&gt;Toxicology&lt;/full-title&gt;&lt;abbr-1&gt;Toxicology&lt;/abbr-1&gt;&lt;/periodical&gt;&lt;alt-periodical&gt;&lt;full-title&gt;Toxicology&lt;/full-title&gt;&lt;abbr-1&gt;Toxicology&lt;/abbr-1&gt;&lt;/alt-periodical&gt;&lt;pages&gt;69-77&lt;/pages&gt;&lt;volume&gt;152&lt;/volume&gt;&lt;number&gt;1-3&lt;/number&gt;&lt;edition&gt;2000/11/25&lt;/edition&gt;&lt;keywords&gt;&lt;keyword&gt;Adjuvants, Immunologic/*toxicity&lt;/keyword&gt;&lt;keyword&gt;Air Pollutants/*toxicity&lt;/keyword&gt;&lt;keyword&gt;Animals&lt;/keyword&gt;&lt;keyword&gt;Female&lt;/keyword&gt;&lt;keyword&gt;Mice&lt;/keyword&gt;&lt;keyword&gt;Mice, Inbred BALB C&lt;/keyword&gt;&lt;keyword&gt;Ovalbumin/immunology&lt;/keyword&gt;&lt;keyword&gt;Particle Size&lt;/keyword&gt;&lt;/keywords&gt;&lt;dates&gt;&lt;year&gt;2000&lt;/year&gt;&lt;pub-dates&gt;&lt;date&gt;Nov 2&lt;/date&gt;&lt;/pub-dates&gt;&lt;/dates&gt;&lt;isbn&gt;0300-483X (Print)&amp;#xD;0300-483X (Linking)&lt;/isbn&gt;&lt;accession-num&gt;11090941&lt;/accession-num&gt;&lt;work-type&gt;Research Support, Non-U.S. Gov&amp;apos;t&lt;/work-type&gt;&lt;urls&gt;&lt;related-urls&gt;&lt;url&gt;http://www.ncbi.nlm.nih.gov/pubmed/11090941&lt;/url&gt;&lt;/related-urls&gt;&lt;/urls&gt;&lt;language&gt;eng&lt;/language&gt;&lt;/record&gt;&lt;/Cite&gt;&lt;/EndNote&gt;</w:instrText>
      </w:r>
      <w:r w:rsidRPr="0073605A">
        <w:fldChar w:fldCharType="separate"/>
      </w:r>
      <w:r w:rsidR="00706CC1">
        <w:rPr>
          <w:noProof/>
        </w:rPr>
        <w:t>[22]</w:t>
      </w:r>
      <w:r w:rsidRPr="0073605A">
        <w:fldChar w:fldCharType="end"/>
      </w:r>
      <w:r w:rsidRPr="0073605A">
        <w:t>. In contrast, some engineered nanoparticles such as 500 nm</w:t>
      </w:r>
      <w:r>
        <w:t xml:space="preserve"> </w:t>
      </w:r>
      <w:proofErr w:type="gramStart"/>
      <w:r w:rsidRPr="00507999">
        <w:t>poly(</w:t>
      </w:r>
      <w:proofErr w:type="gramEnd"/>
      <w:r w:rsidRPr="00507999">
        <w:t>lactic-co-glycolic) acid</w:t>
      </w:r>
      <w:r w:rsidRPr="0073605A">
        <w:t xml:space="preserve"> </w:t>
      </w:r>
      <w:r>
        <w:t>(</w:t>
      </w:r>
      <w:r w:rsidRPr="0073605A">
        <w:t>PLGA</w:t>
      </w:r>
      <w:r>
        <w:t>)</w:t>
      </w:r>
      <w:r w:rsidR="0049502A">
        <w:t xml:space="preserve"> </w:t>
      </w:r>
      <w:r w:rsidRPr="0073605A">
        <w:fldChar w:fldCharType="begin">
          <w:fldData xml:space="preserve">PEVuZE5vdGU+PENpdGU+PEF1dGhvcj5EaXdhbjwvQXV0aG9yPjxZZWFyPjIwMDQ8L1llYXI+PFJl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</w:fldData>
        </w:fldChar>
      </w:r>
      <w:r w:rsidR="008C4F2A">
        <w:instrText xml:space="preserve"> ADDIN EN.CITE </w:instrText>
      </w:r>
      <w:r w:rsidR="008C4F2A">
        <w:fldChar w:fldCharType="begin">
          <w:fldData xml:space="preserve">PEVuZE5vdGU+PENpdGU+PEF1dGhvcj5EaXdhbjwvQXV0aG9yPjxZZWFyPjIwMDQ8L1llYXI+PFJl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</w:fldData>
        </w:fldChar>
      </w:r>
      <w:r w:rsidR="008C4F2A">
        <w:instrText xml:space="preserve"> ADDIN EN.CITE.DATA </w:instrText>
      </w:r>
      <w:r w:rsidR="008C4F2A">
        <w:fldChar w:fldCharType="end"/>
      </w:r>
      <w:r w:rsidRPr="0073605A">
        <w:fldChar w:fldCharType="separate"/>
      </w:r>
      <w:r w:rsidR="00706CC1">
        <w:rPr>
          <w:noProof/>
        </w:rPr>
        <w:t>[23, 24]</w:t>
      </w:r>
      <w:r w:rsidRPr="0073605A">
        <w:fldChar w:fldCharType="end"/>
      </w:r>
      <w:r w:rsidRPr="0073605A">
        <w:t>, 270 nm PLGA</w:t>
      </w:r>
      <w:r w:rsidR="0049502A">
        <w:t xml:space="preserve"> </w:t>
      </w:r>
      <w:r w:rsidRPr="0073605A">
        <w:fldChar w:fldCharType="begin">
          <w:fldData xml:space="preserve">PEVuZE5vdGU+PENpdGU+PEF1dGhvcj5DaG9uZzwvQXV0aG9yPjxZZWFyPjIwMDU8L1llYXI+PFJl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</w:fldData>
        </w:fldChar>
      </w:r>
      <w:r w:rsidR="008C4F2A">
        <w:instrText xml:space="preserve"> ADDIN EN.CITE </w:instrText>
      </w:r>
      <w:r w:rsidR="008C4F2A">
        <w:fldChar w:fldCharType="begin">
          <w:fldData xml:space="preserve">PEVuZE5vdGU+PENpdGU+PEF1dGhvcj5DaG9uZzwvQXV0aG9yPjxZZWFyPjIwMDU8L1llYXI+PFJl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</w:fldData>
        </w:fldChar>
      </w:r>
      <w:r w:rsidR="008C4F2A">
        <w:instrText xml:space="preserve"> ADDIN EN.CITE.DATA </w:instrText>
      </w:r>
      <w:r w:rsidR="008C4F2A">
        <w:fldChar w:fldCharType="end"/>
      </w:r>
      <w:r w:rsidRPr="0073605A">
        <w:fldChar w:fldCharType="separate"/>
      </w:r>
      <w:r w:rsidR="00706CC1">
        <w:rPr>
          <w:noProof/>
        </w:rPr>
        <w:t>[25]</w:t>
      </w:r>
      <w:r w:rsidRPr="0073605A">
        <w:fldChar w:fldCharType="end"/>
      </w:r>
      <w:r w:rsidRPr="0073605A">
        <w:t>, 80 nm and 100 nm nanoemulsions</w:t>
      </w:r>
      <w:r w:rsidR="0049502A">
        <w:t xml:space="preserve"> </w:t>
      </w:r>
      <w:r w:rsidRPr="0073605A">
        <w:fldChar w:fldCharType="begin">
          <w:fldData xml:space="preserve">PEVuZE5vdGU+PENpdGU+PEF1dGhvcj5DdWk8L0F1dGhvcj48WWVhcj4yMDAyPC9ZZWFyPjxSZWNO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</w:fldData>
        </w:fldChar>
      </w:r>
      <w:r w:rsidR="008C4F2A">
        <w:instrText xml:space="preserve"> ADDIN EN.CITE </w:instrText>
      </w:r>
      <w:r w:rsidR="008C4F2A">
        <w:fldChar w:fldCharType="begin">
          <w:fldData xml:space="preserve">PEVuZE5vdGU+PENpdGU+PEF1dGhvcj5DdWk8L0F1dGhvcj48WWVhcj4yMDAyPC9ZZWFyPjxSZWNO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</w:fldData>
        </w:fldChar>
      </w:r>
      <w:r w:rsidR="008C4F2A">
        <w:instrText xml:space="preserve"> ADDIN EN.CITE.DATA </w:instrText>
      </w:r>
      <w:r w:rsidR="008C4F2A">
        <w:fldChar w:fldCharType="end"/>
      </w:r>
      <w:r w:rsidRPr="0073605A">
        <w:fldChar w:fldCharType="separate"/>
      </w:r>
      <w:r w:rsidR="00706CC1">
        <w:rPr>
          <w:noProof/>
        </w:rPr>
        <w:t>[26, 27]</w:t>
      </w:r>
      <w:r w:rsidRPr="0073605A">
        <w:fldChar w:fldCharType="end"/>
      </w:r>
      <w:r w:rsidRPr="0073605A">
        <w:t xml:space="preserve"> and 123 nm </w:t>
      </w:r>
      <w:proofErr w:type="spellStart"/>
      <w:r w:rsidRPr="0073605A">
        <w:t>dendrosomes</w:t>
      </w:r>
      <w:proofErr w:type="spellEnd"/>
      <w:r w:rsidR="0049502A">
        <w:t xml:space="preserve"> </w:t>
      </w:r>
      <w:r w:rsidRPr="0073605A">
        <w:fldChar w:fldCharType="begin">
          <w:fldData xml:space="preserve">PEVuZE5vdGU+PENpdGU+PEF1dGhvcj5CYWxlbmdhPC9BdXRob3I+PFllYXI+MjAwNjwvWWVhcj48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</w:fldData>
        </w:fldChar>
      </w:r>
      <w:r w:rsidR="008C4F2A">
        <w:instrText xml:space="preserve"> ADDIN EN.CITE </w:instrText>
      </w:r>
      <w:r w:rsidR="008C4F2A">
        <w:fldChar w:fldCharType="begin">
          <w:fldData xml:space="preserve">PEVuZE5vdGU+PENpdGU+PEF1dGhvcj5CYWxlbmdhPC9BdXRob3I+PFllYXI+MjAwNjwvWWVhcj48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</w:fldData>
        </w:fldChar>
      </w:r>
      <w:r w:rsidR="008C4F2A">
        <w:instrText xml:space="preserve"> ADDIN EN.CITE.DATA </w:instrText>
      </w:r>
      <w:r w:rsidR="008C4F2A">
        <w:fldChar w:fldCharType="end"/>
      </w:r>
      <w:r w:rsidRPr="0073605A">
        <w:fldChar w:fldCharType="separate"/>
      </w:r>
      <w:r w:rsidR="00706CC1">
        <w:rPr>
          <w:noProof/>
        </w:rPr>
        <w:t>[28]</w:t>
      </w:r>
      <w:r w:rsidRPr="0073605A">
        <w:fldChar w:fldCharType="end"/>
      </w:r>
      <w:r w:rsidRPr="0073605A">
        <w:t xml:space="preserve"> induce </w:t>
      </w:r>
      <w:r w:rsidR="0049502A">
        <w:t xml:space="preserve">a </w:t>
      </w:r>
      <w:r w:rsidRPr="0073605A">
        <w:t>Th1 response. Other engineered particles (</w:t>
      </w:r>
      <w:r>
        <w:t>e.g.</w:t>
      </w:r>
      <w:r w:rsidRPr="0073605A">
        <w:t xml:space="preserve"> 5</w:t>
      </w:r>
      <w:r>
        <w:rPr>
          <w:rFonts w:ascii="MS Mincho" w:eastAsia="MS Mincho" w:hAnsi="MS Mincho" w:cs="MS Mincho"/>
        </w:rPr>
        <w:t xml:space="preserve"> </w:t>
      </w:r>
      <w:r w:rsidRPr="0073605A">
        <w:t xml:space="preserve">nm generation-5 PAMAM dendrimers) do not cause inflammatory reactions </w:t>
      </w:r>
      <w:r w:rsidRPr="0073605A">
        <w:rPr>
          <w:i/>
        </w:rPr>
        <w:t>in vivo</w:t>
      </w:r>
      <w:r w:rsidRPr="0073605A">
        <w:t>, but weakly induce Th2 cytokine production and enhance immunoglobulin production</w:t>
      </w:r>
      <w:r w:rsidR="0049502A">
        <w:t xml:space="preserve"> </w:t>
      </w:r>
      <w:r w:rsidRPr="0073605A">
        <w:fldChar w:fldCharType="begin">
          <w:fldData xml:space="preserve">PEVuZE5vdGU+PENpdGU+PEF1dGhvcj5SYWphbmFudGhhbmFuPC9BdXRob3I+PFllYXI+MTk5OTwv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</w:fldData>
        </w:fldChar>
      </w:r>
      <w:r w:rsidR="008C4F2A">
        <w:instrText xml:space="preserve"> ADDIN EN.CITE </w:instrText>
      </w:r>
      <w:r w:rsidR="008C4F2A">
        <w:fldChar w:fldCharType="begin">
          <w:fldData xml:space="preserve">PEVuZE5vdGU+PENpdGU+PEF1dGhvcj5SYWphbmFudGhhbmFuPC9BdXRob3I+PFllYXI+MTk5OTwv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</w:fldData>
        </w:fldChar>
      </w:r>
      <w:r w:rsidR="008C4F2A">
        <w:instrText xml:space="preserve"> ADDIN EN.CITE.DATA </w:instrText>
      </w:r>
      <w:r w:rsidR="008C4F2A">
        <w:fldChar w:fldCharType="end"/>
      </w:r>
      <w:r w:rsidRPr="0073605A">
        <w:fldChar w:fldCharType="separate"/>
      </w:r>
      <w:r w:rsidR="00706CC1">
        <w:rPr>
          <w:noProof/>
        </w:rPr>
        <w:t>[29]</w:t>
      </w:r>
      <w:r w:rsidRPr="0073605A">
        <w:fldChar w:fldCharType="end"/>
      </w:r>
      <w:r w:rsidRPr="0073605A">
        <w:t xml:space="preserve">. </w:t>
      </w:r>
      <w:r>
        <w:t>T</w:t>
      </w:r>
      <w:r w:rsidRPr="0073605A">
        <w:t>here are also reports of nanomaterials suppressing immune responses</w:t>
      </w:r>
      <w:r>
        <w:t xml:space="preserve"> -</w:t>
      </w:r>
      <w:r w:rsidRPr="0073605A">
        <w:t xml:space="preserve"> generation 3.5 PAMAM dendrimers conjugated to glucosamine strongly inhibit induction of inflammatory cytokines in macrophages and dendritic cells exposed to endotoxin</w:t>
      </w:r>
      <w:r w:rsidR="0049502A">
        <w:t xml:space="preserve"> </w:t>
      </w:r>
      <w:r w:rsidRPr="0073605A">
        <w:fldChar w:fldCharType="begin">
          <w:fldData xml:space="preserve">PEVuZE5vdGU+PENpdGU+PEF1dGhvcj5TaGF1bmFrPC9BdXRob3I+PFllYXI+MjAwNDwvWWVhcj48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5NzctODQ8L3BhZ2VzPjx2b2x1bWU+MjI8L3ZvbHVtZT48bnVtYmVyPjg8L251bWJlcj48ZWRp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</w:fldData>
        </w:fldChar>
      </w:r>
      <w:r w:rsidR="008C4F2A">
        <w:instrText xml:space="preserve"> ADDIN EN.CITE </w:instrText>
      </w:r>
      <w:r w:rsidR="008C4F2A">
        <w:fldChar w:fldCharType="begin">
          <w:fldData xml:space="preserve">PEVuZE5vdGU+PENpdGU+PEF1dGhvcj5TaGF1bmFrPC9BdXRob3I+PFllYXI+MjAwNDwvWWVhcj48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5NzctODQ8L3BhZ2VzPjx2b2x1bWU+MjI8L3ZvbHVtZT48bnVtYmVyPjg8L251bWJlcj48ZWRp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</w:fldData>
        </w:fldChar>
      </w:r>
      <w:r w:rsidR="008C4F2A">
        <w:instrText xml:space="preserve"> ADDIN EN.CITE.DATA </w:instrText>
      </w:r>
      <w:r w:rsidR="008C4F2A">
        <w:fldChar w:fldCharType="end"/>
      </w:r>
      <w:r w:rsidRPr="0073605A">
        <w:fldChar w:fldCharType="separate"/>
      </w:r>
      <w:r w:rsidR="00706CC1">
        <w:rPr>
          <w:noProof/>
        </w:rPr>
        <w:t>[30]</w:t>
      </w:r>
      <w:r w:rsidRPr="0073605A">
        <w:fldChar w:fldCharType="end"/>
      </w:r>
      <w:r w:rsidR="0049502A">
        <w:t>,</w:t>
      </w:r>
      <w:r w:rsidRPr="0073605A">
        <w:t xml:space="preserve"> and amino-terminated generation-5 PAMAM dendrimers suppress inflammatory cytokine secretion </w:t>
      </w:r>
      <w:r w:rsidRPr="0073605A">
        <w:rPr>
          <w:i/>
        </w:rPr>
        <w:t>in vitro</w:t>
      </w:r>
      <w:r w:rsidRPr="0073605A">
        <w:t xml:space="preserve"> and </w:t>
      </w:r>
      <w:r w:rsidRPr="0073605A">
        <w:rPr>
          <w:i/>
        </w:rPr>
        <w:t>in vivo</w:t>
      </w:r>
      <w:r w:rsidR="0049502A">
        <w:rPr>
          <w:i/>
        </w:rPr>
        <w:t xml:space="preserve"> </w:t>
      </w:r>
      <w:r w:rsidRPr="0073605A">
        <w:fldChar w:fldCharType="begin">
          <w:fldData xml:space="preserve">PEVuZE5vdGU+PENpdGU+PEF1dGhvcj5Dcm9tZXI8L0F1dGhvcj48WWVhcj4yMDA1PC9ZZWFyPjxS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==
</w:fldData>
        </w:fldChar>
      </w:r>
      <w:r w:rsidR="008C4F2A">
        <w:instrText xml:space="preserve"> ADDIN EN.CITE </w:instrText>
      </w:r>
      <w:r w:rsidR="008C4F2A">
        <w:fldChar w:fldCharType="begin">
          <w:fldData xml:space="preserve">PEVuZE5vdGU+PENpdGU+PEF1dGhvcj5Dcm9tZXI8L0F1dGhvcj48WWVhcj4yMDA1PC9ZZWFyPjxS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==
</w:fldData>
        </w:fldChar>
      </w:r>
      <w:r w:rsidR="008C4F2A">
        <w:instrText xml:space="preserve"> ADDIN EN.CITE.DATA </w:instrText>
      </w:r>
      <w:r w:rsidR="008C4F2A">
        <w:fldChar w:fldCharType="end"/>
      </w:r>
      <w:r w:rsidRPr="0073605A">
        <w:fldChar w:fldCharType="separate"/>
      </w:r>
      <w:r w:rsidR="00706CC1">
        <w:rPr>
          <w:noProof/>
        </w:rPr>
        <w:t>[31]</w:t>
      </w:r>
      <w:r w:rsidRPr="0073605A">
        <w:fldChar w:fldCharType="end"/>
      </w:r>
      <w:r w:rsidRPr="0073605A">
        <w:t xml:space="preserve">. </w:t>
      </w:r>
      <w:r w:rsidR="0007600B">
        <w:t xml:space="preserve">Conversely, </w:t>
      </w:r>
      <w:proofErr w:type="spellStart"/>
      <w:r w:rsidR="0007600B">
        <w:t>unopsonised</w:t>
      </w:r>
      <w:proofErr w:type="spellEnd"/>
      <w:r w:rsidR="0007600B">
        <w:t xml:space="preserve"> silica nanoparticles have been shown to stimulate macrophages to produce inflammatory proteins </w:t>
      </w:r>
      <w:r w:rsidR="0007600B">
        <w:fldChar w:fldCharType="begin">
          <w:fldData xml:space="preserve">PEVuZE5vdGU+PENpdGU+PEF1dGhvcj5XYXRlcnM8L0F1dGhvcj48WWVhcj4yMDA5PC9ZZWFyPjxS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</w:fldData>
        </w:fldChar>
      </w:r>
      <w:r w:rsidR="008C4F2A">
        <w:instrText xml:space="preserve"> ADDIN EN.CITE </w:instrText>
      </w:r>
      <w:r w:rsidR="008C4F2A">
        <w:fldChar w:fldCharType="begin">
          <w:fldData xml:space="preserve">PEVuZE5vdGU+PENpdGU+PEF1dGhvcj5XYXRlcnM8L0F1dGhvcj48WWVhcj4yMDA5PC9ZZWFyPjxS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</w:fldData>
        </w:fldChar>
      </w:r>
      <w:r w:rsidR="008C4F2A">
        <w:instrText xml:space="preserve"> ADDIN EN.CITE.DATA </w:instrText>
      </w:r>
      <w:r w:rsidR="008C4F2A">
        <w:fldChar w:fldCharType="end"/>
      </w:r>
      <w:r w:rsidR="0007600B">
        <w:fldChar w:fldCharType="separate"/>
      </w:r>
      <w:r w:rsidR="00706CC1">
        <w:rPr>
          <w:noProof/>
        </w:rPr>
        <w:t>[32]</w:t>
      </w:r>
      <w:r w:rsidR="0007600B">
        <w:fldChar w:fldCharType="end"/>
      </w:r>
      <w:r w:rsidR="0007600B">
        <w:t xml:space="preserve">. </w:t>
      </w:r>
      <w:r w:rsidR="007139FD">
        <w:t>Natural killer</w:t>
      </w:r>
      <w:r w:rsidR="00800175">
        <w:t xml:space="preserve"> (NK)</w:t>
      </w:r>
      <w:r w:rsidR="007139FD">
        <w:t xml:space="preserve"> cells are an integral part of the innate immune system but also serve to bridge the adaptive immune system </w:t>
      </w:r>
      <w:r w:rsidR="007139FD">
        <w:fldChar w:fldCharType="begin">
          <w:fldData xml:space="preserve">PEVuZE5vdGU+PENpdGU+PEF1dGhvcj5IYW1lcm1hbjwvQXV0aG9yPjxZZWFyPjIwMDU8L1llYXI+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</w:fldData>
        </w:fldChar>
      </w:r>
      <w:r w:rsidR="008C4F2A">
        <w:instrText xml:space="preserve"> ADDIN EN.CITE </w:instrText>
      </w:r>
      <w:r w:rsidR="008C4F2A">
        <w:fldChar w:fldCharType="begin">
          <w:fldData xml:space="preserve">PEVuZE5vdGU+PENpdGU+PEF1dGhvcj5IYW1lcm1hbjwvQXV0aG9yPjxZZWFyPjIwMDU8L1llYXI+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</w:fldData>
        </w:fldChar>
      </w:r>
      <w:r w:rsidR="008C4F2A">
        <w:instrText xml:space="preserve"> ADDIN EN.CITE.DATA </w:instrText>
      </w:r>
      <w:r w:rsidR="008C4F2A">
        <w:fldChar w:fldCharType="end"/>
      </w:r>
      <w:r w:rsidR="007139FD">
        <w:fldChar w:fldCharType="separate"/>
      </w:r>
      <w:r w:rsidR="00706CC1">
        <w:rPr>
          <w:noProof/>
        </w:rPr>
        <w:t>[33, 34]</w:t>
      </w:r>
      <w:r w:rsidR="007139FD">
        <w:fldChar w:fldCharType="end"/>
      </w:r>
      <w:r w:rsidR="00E81DA6">
        <w:t>. As natural killer cells</w:t>
      </w:r>
      <w:r w:rsidR="007139FD">
        <w:t xml:space="preserve"> play a vital role in anti-tumour </w:t>
      </w:r>
      <w:r w:rsidR="007139FD">
        <w:fldChar w:fldCharType="begin">
          <w:fldData xml:space="preserve">PEVuZE5vdGU+PENpdGU+PEF1dGhvcj5TaGluPC9BdXRob3I+PFllYXI+MjAxMzwvWWVhcj48UmVj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IzOTEtNjwvcGFnZXM+PHZvbHVt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</w:fldData>
        </w:fldChar>
      </w:r>
      <w:r w:rsidR="008C4F2A">
        <w:instrText xml:space="preserve"> ADDIN EN.CITE </w:instrText>
      </w:r>
      <w:r w:rsidR="008C4F2A">
        <w:fldChar w:fldCharType="begin">
          <w:fldData xml:space="preserve">PEVuZE5vdGU+PENpdGU+PEF1dGhvcj5TaGluPC9BdXRob3I+PFllYXI+MjAxMzwvWWVhcj48UmVj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IzOTEtNjwvcGFnZXM+PHZvbHVt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</w:fldData>
        </w:fldChar>
      </w:r>
      <w:r w:rsidR="008C4F2A">
        <w:instrText xml:space="preserve"> ADDIN EN.CITE.DATA </w:instrText>
      </w:r>
      <w:r w:rsidR="008C4F2A">
        <w:fldChar w:fldCharType="end"/>
      </w:r>
      <w:r w:rsidR="007139FD">
        <w:fldChar w:fldCharType="separate"/>
      </w:r>
      <w:r w:rsidR="00706CC1">
        <w:rPr>
          <w:noProof/>
        </w:rPr>
        <w:t>[35]</w:t>
      </w:r>
      <w:r w:rsidR="007139FD">
        <w:fldChar w:fldCharType="end"/>
      </w:r>
      <w:r w:rsidR="007139FD">
        <w:t xml:space="preserve"> and anti-viral immunity </w:t>
      </w:r>
      <w:r w:rsidR="007139FD">
        <w:fldChar w:fldCharType="begin">
          <w:fldData xml:space="preserve">PEVuZE5vdGU+PENpdGU+PEF1dGhvcj5CaXJvbjwvQXV0aG9yPjxZZWFyPjIwMTI8L1llYXI+PFJl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TgxNC01PC9wYWdlcz48dm9sdW1lPjEwOTwvdm9sdW1lPjxudW1iZXI+NjwvbnVtYmVyPjxrZXl3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</w:fldData>
        </w:fldChar>
      </w:r>
      <w:r w:rsidR="008C4F2A">
        <w:instrText xml:space="preserve"> ADDIN EN.CITE </w:instrText>
      </w:r>
      <w:r w:rsidR="008C4F2A">
        <w:fldChar w:fldCharType="begin">
          <w:fldData xml:space="preserve">PEVuZE5vdGU+PENpdGU+PEF1dGhvcj5CaXJvbjwvQXV0aG9yPjxZZWFyPjIwMTI8L1llYXI+PFJl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TgxNC01PC9wYWdlcz48dm9sdW1lPjEwOTwvdm9sdW1lPjxudW1iZXI+NjwvbnVtYmVyPjxrZXl3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</w:fldData>
        </w:fldChar>
      </w:r>
      <w:r w:rsidR="008C4F2A">
        <w:instrText xml:space="preserve"> ADDIN EN.CITE.DATA </w:instrText>
      </w:r>
      <w:r w:rsidR="008C4F2A">
        <w:fldChar w:fldCharType="end"/>
      </w:r>
      <w:r w:rsidR="007139FD">
        <w:fldChar w:fldCharType="separate"/>
      </w:r>
      <w:r w:rsidR="00706CC1">
        <w:rPr>
          <w:noProof/>
        </w:rPr>
        <w:t>[36]</w:t>
      </w:r>
      <w:r w:rsidR="007139FD">
        <w:fldChar w:fldCharType="end"/>
      </w:r>
      <w:r w:rsidR="0049502A">
        <w:t>,</w:t>
      </w:r>
      <w:r w:rsidR="007139FD">
        <w:t xml:space="preserve"> perturbation of their function may exacerbate existing conditions. </w:t>
      </w:r>
      <w:r w:rsidR="00800175">
        <w:t>Previous work has shown that multi</w:t>
      </w:r>
      <w:r w:rsidR="00933867">
        <w:t>-</w:t>
      </w:r>
      <w:r w:rsidR="00800175">
        <w:t xml:space="preserve">walled carbon nanotubes suppress NK </w:t>
      </w:r>
      <w:r w:rsidR="00771F82">
        <w:t xml:space="preserve">function </w:t>
      </w:r>
      <w:r w:rsidR="00771F82">
        <w:rPr>
          <w:i/>
        </w:rPr>
        <w:t>in</w:t>
      </w:r>
      <w:r w:rsidR="00800175">
        <w:rPr>
          <w:i/>
        </w:rPr>
        <w:t xml:space="preserve"> vivo</w:t>
      </w:r>
      <w:r w:rsidR="00800175">
        <w:t xml:space="preserve"> </w:t>
      </w:r>
      <w:r w:rsidR="00800175">
        <w:fldChar w:fldCharType="begin">
          <w:fldData xml:space="preserve">PEVuZE5vdGU+PENpdGU+PEF1dGhvcj5NaXRjaGVsbDwvQXV0aG9yPjxZZWFyPjIwMDc8L1llYXI+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</w:fldData>
        </w:fldChar>
      </w:r>
      <w:r w:rsidR="008C4F2A">
        <w:instrText xml:space="preserve"> ADDIN EN.CITE </w:instrText>
      </w:r>
      <w:r w:rsidR="008C4F2A">
        <w:fldChar w:fldCharType="begin">
          <w:fldData xml:space="preserve">PEVuZE5vdGU+PENpdGU+PEF1dGhvcj5NaXRjaGVsbDwvQXV0aG9yPjxZZWFyPjIwMDc8L1llYXI+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</w:fldData>
        </w:fldChar>
      </w:r>
      <w:r w:rsidR="008C4F2A">
        <w:instrText xml:space="preserve"> ADDIN EN.CITE.DATA </w:instrText>
      </w:r>
      <w:r w:rsidR="008C4F2A">
        <w:fldChar w:fldCharType="end"/>
      </w:r>
      <w:r w:rsidR="00800175">
        <w:fldChar w:fldCharType="separate"/>
      </w:r>
      <w:r w:rsidR="00706CC1">
        <w:rPr>
          <w:noProof/>
        </w:rPr>
        <w:t>[37]</w:t>
      </w:r>
      <w:r w:rsidR="00800175">
        <w:fldChar w:fldCharType="end"/>
      </w:r>
      <w:r w:rsidR="00800175">
        <w:t>.</w:t>
      </w:r>
    </w:p>
    <w:p w14:paraId="4CE33D82" w14:textId="77777777" w:rsidR="00085A69" w:rsidRDefault="00085A69" w:rsidP="009A6E00">
      <w:pPr>
        <w:spacing w:after="0" w:line="480" w:lineRule="auto"/>
        <w:jc w:val="both"/>
      </w:pPr>
    </w:p>
    <w:p w14:paraId="44BB924C" w14:textId="115ECB6B" w:rsidR="00085A69" w:rsidRPr="00800175" w:rsidRDefault="00085A69" w:rsidP="009A6E00">
      <w:pPr>
        <w:spacing w:after="0" w:line="480" w:lineRule="auto"/>
        <w:jc w:val="both"/>
      </w:pPr>
      <w:r>
        <w:t xml:space="preserve">In addition to interactions with immunological systems there are numerous reports of nanomaterials interacting with </w:t>
      </w:r>
      <w:r w:rsidR="0045218C">
        <w:t>components</w:t>
      </w:r>
      <w:r>
        <w:t xml:space="preserve"> of the blood coagulation system. </w:t>
      </w:r>
      <w:r w:rsidR="0045218C">
        <w:t xml:space="preserve">This has been eloquently reviewed in a recent review paper from the National Cancer Institute’s Nanotechnology Characterisation Laboratory </w:t>
      </w:r>
      <w:r w:rsidR="0045218C">
        <w:fldChar w:fldCharType="begin"/>
      </w:r>
      <w:r w:rsidR="008C4F2A">
        <w:instrText xml:space="preserve"> ADDIN EN.CITE &lt;EndNote&gt;&lt;Cite&gt;&lt;Author&gt;Ilinskaya&lt;/Author&gt;&lt;Year&gt;2013&lt;/Year&gt;&lt;RecNum&gt;38&lt;/RecNum&gt;&lt;DisplayText&gt;[38]&lt;/DisplayText&gt;&lt;record&gt;&lt;rec-number&gt;38&lt;/rec-number&gt;&lt;foreign-keys&gt;&lt;key app="EN" db-id="pe90e9eea0ets6eexpaxs5zrt0t0zs99spre" timestamp="1519031437"&gt;38&lt;/key&gt;&lt;/foreign-keys&gt;&lt;ref-type name="Journal Article"&gt;17&lt;/ref-type&gt;&lt;contributors&gt;&lt;authors&gt;&lt;author&gt;Ilinskaya, A. N.&lt;/author&gt;&lt;author&gt;Dobrovolskaia, M. A.&lt;/author&gt;&lt;/authors&gt;&lt;/contributors&gt;&lt;auth-address&gt;Nanotechnology Characterization Laboratory, Advanced Technology Program, SAIC-Frederick Inc., NCI-Frederick, 1050 Boyles Street, Building 469, Frederick, MD 21702, USA.&lt;/auth-address&gt;&lt;titles&gt;&lt;title&gt;Nanoparticles and the blood coagulation system. Part II: safety concerns&lt;/title&gt;&lt;secondary-title&gt;Nanomedicine (Lond)&lt;/secondary-title&gt;&lt;alt-title&gt;Nanomedicine&lt;/alt-title&gt;&lt;/titles&gt;&lt;periodical&gt;&lt;full-title&gt;Nanomedicine (Lond)&lt;/full-title&gt;&lt;abbr-1&gt;Nanomedicine&lt;/abbr-1&gt;&lt;/periodical&gt;&lt;alt-periodical&gt;&lt;full-title&gt;Nanomedicine (Lond)&lt;/full-title&gt;&lt;abbr-1&gt;Nanomedicine&lt;/abbr-1&gt;&lt;/alt-periodical&gt;&lt;pages&gt;969-81&lt;/pages&gt;&lt;volume&gt;8&lt;/volume&gt;&lt;number&gt;6&lt;/number&gt;&lt;keywords&gt;&lt;keyword&gt;Animals&lt;/keyword&gt;&lt;keyword&gt;Blood Coagulation/*drug effects&lt;/keyword&gt;&lt;keyword&gt;Humans&lt;/keyword&gt;&lt;keyword&gt;Nanomedicine&lt;/keyword&gt;&lt;keyword&gt;Nanoparticles/*adverse effects/*chemistry/metabolism&lt;/keyword&gt;&lt;/keywords&gt;&lt;dates&gt;&lt;year&gt;2013&lt;/year&gt;&lt;pub-dates&gt;&lt;date&gt;Jun&lt;/date&gt;&lt;/pub-dates&gt;&lt;/dates&gt;&lt;isbn&gt;1748-6963 (Electronic)&amp;#xD;1743-5889 (Linking)&lt;/isbn&gt;&lt;accession-num&gt;23730696&lt;/accession-num&gt;&lt;urls&gt;&lt;related-urls&gt;&lt;url&gt;http://www.ncbi.nlm.nih.gov/pubmed/23730696&lt;/url&gt;&lt;/related-urls&gt;&lt;/urls&gt;&lt;custom2&gt;3939602&lt;/custom2&gt;&lt;electronic-resource-num&gt;10.2217/nnm.13.49&lt;/electronic-resource-num&gt;&lt;/record&gt;&lt;/Cite&gt;&lt;/EndNote&gt;</w:instrText>
      </w:r>
      <w:r w:rsidR="0045218C">
        <w:fldChar w:fldCharType="separate"/>
      </w:r>
      <w:r w:rsidR="00706CC1">
        <w:rPr>
          <w:noProof/>
        </w:rPr>
        <w:t>[38]</w:t>
      </w:r>
      <w:r w:rsidR="0045218C">
        <w:fldChar w:fldCharType="end"/>
      </w:r>
      <w:r w:rsidR="0045218C">
        <w:t>. O</w:t>
      </w:r>
      <w:r w:rsidR="00207899">
        <w:t xml:space="preserve">ral and </w:t>
      </w:r>
      <w:r w:rsidR="002F2F22">
        <w:t>intravenous</w:t>
      </w:r>
      <w:r w:rsidR="00207899">
        <w:t xml:space="preserve"> administration of generation-4 and generation-7 PAMAM</w:t>
      </w:r>
      <w:r w:rsidR="0045218C">
        <w:t xml:space="preserve"> dendrimers resulted in disseminated intravascular coagulopathy (DIC) in mice </w:t>
      </w:r>
      <w:r w:rsidR="0045218C">
        <w:fldChar w:fldCharType="begin">
          <w:fldData xml:space="preserve">PEVuZE5vdGU+PENpdGU+PEF1dGhvcj5HcmVpc2g8L0F1dGhvcj48WWVhcj4yMDEyPC9ZZWFyPjxS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</w:fldData>
        </w:fldChar>
      </w:r>
      <w:r w:rsidR="008C4F2A">
        <w:instrText xml:space="preserve"> ADDIN EN.CITE </w:instrText>
      </w:r>
      <w:r w:rsidR="008C4F2A">
        <w:fldChar w:fldCharType="begin">
          <w:fldData xml:space="preserve">PEVuZE5vdGU+PENpdGU+PEF1dGhvcj5HcmVpc2g8L0F1dGhvcj48WWVhcj4yMDEyPC9ZZWFyPjxS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</w:fldData>
        </w:fldChar>
      </w:r>
      <w:r w:rsidR="008C4F2A">
        <w:instrText xml:space="preserve"> ADDIN EN.CITE.DATA </w:instrText>
      </w:r>
      <w:r w:rsidR="008C4F2A">
        <w:fldChar w:fldCharType="end"/>
      </w:r>
      <w:r w:rsidR="0045218C">
        <w:fldChar w:fldCharType="separate"/>
      </w:r>
      <w:r w:rsidR="00706CC1">
        <w:rPr>
          <w:noProof/>
        </w:rPr>
        <w:t>[39]</w:t>
      </w:r>
      <w:r w:rsidR="0045218C">
        <w:fldChar w:fldCharType="end"/>
      </w:r>
      <w:r w:rsidR="0045218C">
        <w:t xml:space="preserve">. With respect to platelet aggregation, cationic polystyrene latex nanoparticles induced platelet activation and aggregation through cellular membrane perturbation whilst their anionic counterparts activated </w:t>
      </w:r>
      <w:r w:rsidR="0045218C">
        <w:lastRenderedPageBreak/>
        <w:t xml:space="preserve">platelets and induced their aggregation through the classical pathway involving the upregulation of adhesion receptors </w:t>
      </w:r>
      <w:r w:rsidR="0045218C">
        <w:fldChar w:fldCharType="begin">
          <w:fldData xml:space="preserve">PEVuZE5vdGU+PENpdGU+PEF1dGhvcj5NY0d1aW5uZXM8L0F1dGhvcj48WWVhcj4yMDExPC9ZZWFy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</w:fldData>
        </w:fldChar>
      </w:r>
      <w:r w:rsidR="008C4F2A">
        <w:instrText xml:space="preserve"> ADDIN EN.CITE </w:instrText>
      </w:r>
      <w:r w:rsidR="008C4F2A">
        <w:fldChar w:fldCharType="begin">
          <w:fldData xml:space="preserve">PEVuZE5vdGU+PENpdGU+PEF1dGhvcj5NY0d1aW5uZXM8L0F1dGhvcj48WWVhcj4yMDExPC9ZZWFy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</w:fldData>
        </w:fldChar>
      </w:r>
      <w:r w:rsidR="008C4F2A">
        <w:instrText xml:space="preserve"> ADDIN EN.CITE.DATA </w:instrText>
      </w:r>
      <w:r w:rsidR="008C4F2A">
        <w:fldChar w:fldCharType="end"/>
      </w:r>
      <w:r w:rsidR="0045218C">
        <w:fldChar w:fldCharType="separate"/>
      </w:r>
      <w:r w:rsidR="00706CC1">
        <w:rPr>
          <w:noProof/>
        </w:rPr>
        <w:t>[40]</w:t>
      </w:r>
      <w:r w:rsidR="0045218C">
        <w:fldChar w:fldCharType="end"/>
      </w:r>
      <w:r w:rsidR="0045218C">
        <w:t xml:space="preserve">. </w:t>
      </w:r>
      <w:r w:rsidR="00940AEC">
        <w:t xml:space="preserve">Activation of complement has also been demonstrated for </w:t>
      </w:r>
      <w:proofErr w:type="spellStart"/>
      <w:r w:rsidR="00940AEC">
        <w:t>perfluocarbon</w:t>
      </w:r>
      <w:proofErr w:type="spellEnd"/>
      <w:r w:rsidR="00940AEC">
        <w:t xml:space="preserve"> (PFC)-based emulsions</w:t>
      </w:r>
      <w:r w:rsidR="002F2F22">
        <w:t xml:space="preserve"> </w:t>
      </w:r>
      <w:r w:rsidR="00940AEC">
        <w:fldChar w:fldCharType="begin"/>
      </w:r>
      <w:r w:rsidR="008C4F2A">
        <w:instrText xml:space="preserve"> ADDIN EN.CITE &lt;EndNote&gt;&lt;Cite&gt;&lt;Author&gt;Vercellotti&lt;/Author&gt;&lt;Year&gt;1982&lt;/Year&gt;&lt;RecNum&gt;41&lt;/RecNum&gt;&lt;DisplayText&gt;[41]&lt;/DisplayText&gt;&lt;record&gt;&lt;rec-number&gt;41&lt;/rec-number&gt;&lt;foreign-keys&gt;&lt;key app="EN" db-id="pe90e9eea0ets6eexpaxs5zrt0t0zs99spre" timestamp="1519031437"&gt;41&lt;/key&gt;&lt;/foreign-keys&gt;&lt;ref-type name="Journal Article"&gt;17&lt;/ref-type&gt;&lt;contributors&gt;&lt;authors&gt;&lt;author&gt;Vercellotti, G. M.&lt;/author&gt;&lt;author&gt;Hammerschmidt, D. E.&lt;/author&gt;&lt;author&gt;Craddock, P. R.&lt;/author&gt;&lt;author&gt;Jacob, H. S.&lt;/author&gt;&lt;/authors&gt;&lt;/contributors&gt;&lt;titles&gt;&lt;title&gt;Activation of plasma complement by perfluorocarbon artificial blood: probable mechanism of adverse pulmonary reactions in treated patients and rationale for corticosteroids prophylaxis&lt;/title&gt;&lt;secondary-title&gt;Blood&lt;/secondary-title&gt;&lt;alt-title&gt;Blood&lt;/alt-title&gt;&lt;/titles&gt;&lt;periodical&gt;&lt;full-title&gt;Blood&lt;/full-title&gt;&lt;abbr-1&gt;Blood&lt;/abbr-1&gt;&lt;/periodical&gt;&lt;alt-periodical&gt;&lt;full-title&gt;Blood&lt;/full-title&gt;&lt;abbr-1&gt;Blood&lt;/abbr-1&gt;&lt;/alt-periodical&gt;&lt;pages&gt;1299-1304&lt;/pages&gt;&lt;volume&gt;59&lt;/volume&gt;&lt;number&gt;6&lt;/number&gt;&lt;keywords&gt;&lt;keyword&gt;Adrenal Cortex Hormones/*therapeutic use&lt;/keyword&gt;&lt;keyword&gt;Aged&lt;/keyword&gt;&lt;keyword&gt;Animals&lt;/keyword&gt;&lt;keyword&gt;Blood Substitutes/*adverse effects/therapeutic use&lt;/keyword&gt;&lt;keyword&gt;Complement Activation/*drug effects&lt;/keyword&gt;&lt;keyword&gt;Drug Combinations/adverse effects/therapeutic use&lt;/keyword&gt;&lt;keyword&gt;Fluorocarbons/*adverse effects/therapeutic use&lt;/keyword&gt;&lt;keyword&gt;Granulocytes&lt;/keyword&gt;&lt;keyword&gt;Humans&lt;/keyword&gt;&lt;keyword&gt;Hydroxyethyl Starch Derivatives&lt;/keyword&gt;&lt;keyword&gt;Leukocyte Count&lt;/keyword&gt;&lt;keyword&gt;Lung Diseases/*chemically induced&lt;/keyword&gt;&lt;keyword&gt;Male&lt;/keyword&gt;&lt;keyword&gt;*Premedication&lt;/keyword&gt;&lt;keyword&gt;Rabbits&lt;/keyword&gt;&lt;/keywords&gt;&lt;dates&gt;&lt;year&gt;1982&lt;/year&gt;&lt;pub-dates&gt;&lt;date&gt;Jun&lt;/date&gt;&lt;/pub-dates&gt;&lt;/dates&gt;&lt;isbn&gt;0006-4971 (Print)&amp;#xD;0006-4971 (Linking)&lt;/isbn&gt;&lt;accession-num&gt;7082830&lt;/accession-num&gt;&lt;urls&gt;&lt;related-urls&gt;&lt;url&gt;http://www.ncbi.nlm.nih.gov/pubmed/7082830&lt;/url&gt;&lt;/related-urls&gt;&lt;/urls&gt;&lt;/record&gt;&lt;/Cite&gt;&lt;/EndNote&gt;</w:instrText>
      </w:r>
      <w:r w:rsidR="00940AEC">
        <w:fldChar w:fldCharType="separate"/>
      </w:r>
      <w:r w:rsidR="00706CC1">
        <w:rPr>
          <w:noProof/>
        </w:rPr>
        <w:t>[41]</w:t>
      </w:r>
      <w:r w:rsidR="00940AEC">
        <w:fldChar w:fldCharType="end"/>
      </w:r>
      <w:r w:rsidR="00940AEC">
        <w:t xml:space="preserve">. </w:t>
      </w:r>
      <w:r w:rsidR="002F2F22">
        <w:t>In addition to</w:t>
      </w:r>
      <w:r w:rsidR="00940AEC">
        <w:t xml:space="preserve"> activation of </w:t>
      </w:r>
      <w:r w:rsidR="002F2F22">
        <w:t xml:space="preserve">these </w:t>
      </w:r>
      <w:r w:rsidR="00940AEC">
        <w:t>pathways</w:t>
      </w:r>
      <w:r w:rsidR="00A271A4">
        <w:t>,</w:t>
      </w:r>
      <w:r w:rsidR="00940AEC">
        <w:t xml:space="preserve"> damage to erythrocytes has been reported for silver nanomaterials where nano-sized particles were</w:t>
      </w:r>
      <w:r w:rsidR="00A271A4">
        <w:t xml:space="preserve"> found to be</w:t>
      </w:r>
      <w:r w:rsidR="00940AEC">
        <w:t xml:space="preserve"> significantly more haemolytic than micron-sized particles </w:t>
      </w:r>
      <w:r w:rsidR="00940AEC">
        <w:fldChar w:fldCharType="begin">
          <w:fldData xml:space="preserve">PEVuZE5vdGU+PENpdGU+PEF1dGhvcj5DaG9pPC9BdXRob3I+PFllYXI+MjAxMTwvWWVhcj48UmVj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</w:fldData>
        </w:fldChar>
      </w:r>
      <w:r w:rsidR="008C4F2A">
        <w:instrText xml:space="preserve"> ADDIN EN.CITE </w:instrText>
      </w:r>
      <w:r w:rsidR="008C4F2A">
        <w:fldChar w:fldCharType="begin">
          <w:fldData xml:space="preserve">PEVuZE5vdGU+PENpdGU+PEF1dGhvcj5DaG9pPC9BdXRob3I+PFllYXI+MjAxMTwvWWVhcj48UmVj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</w:fldData>
        </w:fldChar>
      </w:r>
      <w:r w:rsidR="008C4F2A">
        <w:instrText xml:space="preserve"> ADDIN EN.CITE.DATA </w:instrText>
      </w:r>
      <w:r w:rsidR="008C4F2A">
        <w:fldChar w:fldCharType="end"/>
      </w:r>
      <w:r w:rsidR="00940AEC">
        <w:fldChar w:fldCharType="separate"/>
      </w:r>
      <w:r w:rsidR="00706CC1">
        <w:rPr>
          <w:noProof/>
        </w:rPr>
        <w:t>[42]</w:t>
      </w:r>
      <w:r w:rsidR="00940AEC">
        <w:fldChar w:fldCharType="end"/>
      </w:r>
      <w:r w:rsidR="00940AEC">
        <w:t xml:space="preserve">. </w:t>
      </w:r>
    </w:p>
    <w:p w14:paraId="4322A5F6" w14:textId="77777777" w:rsidR="002F2F22" w:rsidRDefault="002F2F22" w:rsidP="009A6E00">
      <w:pPr>
        <w:spacing w:after="0" w:line="480" w:lineRule="auto"/>
        <w:jc w:val="both"/>
      </w:pPr>
    </w:p>
    <w:p w14:paraId="6B0FC3B3" w14:textId="2EB9C7F5" w:rsidR="007C3A79" w:rsidRPr="00EF660C" w:rsidRDefault="00C96DF6" w:rsidP="009A6E00">
      <w:pPr>
        <w:spacing w:after="0" w:line="480" w:lineRule="auto"/>
        <w:jc w:val="both"/>
      </w:pPr>
      <w:r w:rsidRPr="00C96DF6">
        <w:t>Currently, commercial nanomedicines are synthesised as nanocarriers or solid drug nanoparticles (SDNs). Nanocarriers are predominantly parenteral options, targeting therapies to specific cells or tissues, but for chronic diseases daily parenteral administration has consistently failed to meet patient needs, and drug delivery vehicles add risk. SDNs overcome</w:t>
      </w:r>
      <w:r w:rsidR="002F2F22">
        <w:t xml:space="preserve"> some</w:t>
      </w:r>
      <w:r w:rsidRPr="00C96DF6">
        <w:t xml:space="preserve"> these problems, providing oral administration formats</w:t>
      </w:r>
      <w:r w:rsidR="002F2F22">
        <w:t xml:space="preserve"> and more recently, opportunities for long-acting parenteral administration</w:t>
      </w:r>
      <w:r w:rsidRPr="00C96DF6">
        <w:t>. Our new emulsion-templated freeze-drying technique widens the range of drugs that can be formulated into SDNs to include hydrolytically sensitive APIs</w:t>
      </w:r>
      <w:r w:rsidR="00F024A6">
        <w:t xml:space="preserve"> </w:t>
      </w:r>
      <w:r w:rsidR="00F024A6">
        <w:fldChar w:fldCharType="begin"/>
      </w:r>
      <w:r w:rsidR="008C4F2A">
        <w:instrText xml:space="preserve"> ADDIN EN.CITE &lt;EndNote&gt;&lt;Cite&gt;&lt;Author&gt;McDonald&lt;/Author&gt;&lt;Year&gt;2014&lt;/Year&gt;&lt;RecNum&gt;43&lt;/RecNum&gt;&lt;DisplayText&gt;[43]&lt;/DisplayText&gt;&lt;record&gt;&lt;rec-number&gt;43&lt;/rec-number&gt;&lt;foreign-keys&gt;&lt;key app="EN" db-id="pe90e9eea0ets6eexpaxs5zrt0t0zs99spre" timestamp="1519031437"&gt;43&lt;/key&gt;&lt;/foreign-keys&gt;&lt;ref-type name="Journal Article"&gt;17&lt;/ref-type&gt;&lt;contributors&gt;&lt;authors&gt;&lt;author&gt;McDonald, T. O.&lt;/author&gt;&lt;author&gt;Giardiello, M.&lt;/author&gt;&lt;author&gt;Martin, P.&lt;/author&gt;&lt;author&gt;Siccardi, M.&lt;/author&gt;&lt;author&gt;Liptrott, N. J.&lt;/author&gt;&lt;author&gt;Smith, D.&lt;/author&gt;&lt;author&gt;Roberts, P.&lt;/author&gt;&lt;author&gt;Curley, P.&lt;/author&gt;&lt;author&gt;Schipani, A.&lt;/author&gt;&lt;author&gt;Khoo, S. H.&lt;/author&gt;&lt;author&gt;Long, J.&lt;/author&gt;&lt;author&gt;Foster, A. J.&lt;/author&gt;&lt;author&gt;Rannard, S. P.&lt;/author&gt;&lt;author&gt;Owen, A.&lt;/author&gt;&lt;/authors&gt;&lt;/contributors&gt;&lt;auth-address&gt;Department of Chemistry, University of Liverpool, Crown Street, L69 3BX, UK.&lt;/auth-address&gt;&lt;titles&gt;&lt;title&gt;Antiretroviral solid drug nanoparticles with enhanced oral bioavailability: production, characterization, and in vitro-in vivo correlation&lt;/title&gt;&lt;secondary-title&gt;Adv Healthc Mater&lt;/secondary-title&gt;&lt;alt-title&gt;Advanced healthcare materials&lt;/alt-title&gt;&lt;/titles&gt;&lt;periodical&gt;&lt;full-title&gt;Adv Healthc Mater&lt;/full-title&gt;&lt;abbr-1&gt;Advanced healthcare materials&lt;/abbr-1&gt;&lt;/periodical&gt;&lt;alt-periodical&gt;&lt;full-title&gt;Adv Healthc Mater&lt;/full-title&gt;&lt;abbr-1&gt;Advanced healthcare materials&lt;/abbr-1&gt;&lt;/alt-periodical&gt;&lt;pages&gt;400-11&lt;/pages&gt;&lt;volume&gt;3&lt;/volume&gt;&lt;number&gt;3&lt;/number&gt;&lt;dates&gt;&lt;year&gt;2014&lt;/year&gt;&lt;pub-dates&gt;&lt;date&gt;Mar&lt;/date&gt;&lt;/pub-dates&gt;&lt;/dates&gt;&lt;isbn&gt;2192-2659 (Electronic)&amp;#xD;2192-2640 (Linking)&lt;/isbn&gt;&lt;accession-num&gt;23997027&lt;/accession-num&gt;&lt;urls&gt;&lt;related-urls&gt;&lt;url&gt;http://www.ncbi.nlm.nih.gov/pubmed/23997027&lt;/url&gt;&lt;/related-urls&gt;&lt;/urls&gt;&lt;electronic-resource-num&gt;10.1002/adhm.201300280&lt;/electronic-resource-num&gt;&lt;/record&gt;&lt;/Cite&gt;&lt;/EndNote&gt;</w:instrText>
      </w:r>
      <w:r w:rsidR="00F024A6">
        <w:fldChar w:fldCharType="separate"/>
      </w:r>
      <w:r w:rsidR="00706CC1">
        <w:rPr>
          <w:noProof/>
        </w:rPr>
        <w:t>[43]</w:t>
      </w:r>
      <w:r w:rsidR="00F024A6">
        <w:fldChar w:fldCharType="end"/>
      </w:r>
      <w:r w:rsidR="001464F5">
        <w:t xml:space="preserve">. </w:t>
      </w:r>
      <w:r w:rsidR="002F2F22" w:rsidRPr="002F2F22">
        <w:t>The overwhelming majority of the studies conducted to date have focused upon nanomaterials with a lipid-, polymer- or inorganic composition. There is a current paucity of knowledge regarding whether solid drug nanoparticles (SDNs) elicit such responses, leading to issues with biocompatibility, despite this nanotechnology being the most clinically and commercially successful approach to date. We recently reported that lopinavir SDNs were relatively inert in ex vivo analyses of immunological responses, but there is a need to understand whether this applies across SDNs made from different therapeutic agents</w:t>
      </w:r>
      <w:r w:rsidR="008C4F2A">
        <w:t xml:space="preserve"> </w:t>
      </w:r>
      <w:r w:rsidR="008C4F2A">
        <w:fldChar w:fldCharType="begin"/>
      </w:r>
      <w:r w:rsidR="008C4F2A">
        <w:instrText xml:space="preserve"> ADDIN EN.CITE &lt;EndNote&gt;&lt;Cite&gt;&lt;Author&gt;Liptrott&lt;/Author&gt;&lt;Year&gt;2017&lt;/Year&gt;&lt;RecNum&gt;62&lt;/RecNum&gt;&lt;DisplayText&gt;[44]&lt;/DisplayText&gt;&lt;record&gt;&lt;rec-number&gt;62&lt;/rec-number&gt;&lt;foreign-keys&gt;&lt;key app="EN" db-id="pe90e9eea0ets6eexpaxs5zrt0t0zs99spre" timestamp="1519031478"&gt;62&lt;/key&gt;&lt;/foreign-keys&gt;&lt;ref-type name="Journal Article"&gt;17&lt;/ref-type&gt;&lt;contributors&gt;&lt;authors&gt;&lt;author&gt;Liptrott, N. J.&lt;/author&gt;&lt;author&gt;Giardiello, M.&lt;/author&gt;&lt;author&gt;McDonald, T. O.&lt;/author&gt;&lt;author&gt;Rannard, S. P.&lt;/author&gt;&lt;author&gt;Owen, A.&lt;/author&gt;&lt;/authors&gt;&lt;/contributors&gt;&lt;auth-address&gt;Department of Molecular &amp;amp; Clinical Pharmacology, Institute of Translational Medicine, the University of Liverpool, Liverpool, UK.&amp;#xD;European Nanomedicine Characterisation Laboratory, Institute of Translational Medicine, the University of Liverpool, Liverpool, UK.&amp;#xD;Department of Chemistry, the University of Liverpool, Liverpool, UK.&lt;/auth-address&gt;&lt;titles&gt;&lt;title&gt;Lack of interaction of lopinavir solid drug nanoparticles with cells of the immune system&lt;/title&gt;&lt;secondary-title&gt;Nanomedicine (Lond)&lt;/secondary-title&gt;&lt;/titles&gt;&lt;periodical&gt;&lt;full-title&gt;Nanomedicine (Lond)&lt;/full-title&gt;&lt;abbr-1&gt;Nanomedicine&lt;/abbr-1&gt;&lt;/periodical&gt;&lt;pages&gt;2043-2054&lt;/pages&gt;&lt;volume&gt;12&lt;/volume&gt;&lt;number&gt;17&lt;/number&gt;&lt;keywords&gt;&lt;keyword&gt;T cells&lt;/keyword&gt;&lt;keyword&gt;antiretroviral nanoformulation&lt;/keyword&gt;&lt;keyword&gt;immunotoxicology&lt;/keyword&gt;&lt;keyword&gt;macrophages&lt;/keyword&gt;&lt;/keywords&gt;&lt;dates&gt;&lt;year&gt;2017&lt;/year&gt;&lt;pub-dates&gt;&lt;date&gt;Sep&lt;/date&gt;&lt;/pub-dates&gt;&lt;/dates&gt;&lt;isbn&gt;1748-6963 (Electronic)&amp;#xD;1743-5889 (Linking)&lt;/isbn&gt;&lt;accession-num&gt;28805110&lt;/accession-num&gt;&lt;urls&gt;&lt;related-urls&gt;&lt;url&gt;http://www.ncbi.nlm.nih.gov/pubmed/28805110&lt;/url&gt;&lt;/related-urls&gt;&lt;/urls&gt;&lt;electronic-resource-num&gt;10.2217/nnm-2017-0095&lt;/electronic-resource-num&gt;&lt;/record&gt;&lt;/Cite&gt;&lt;/EndNote&gt;</w:instrText>
      </w:r>
      <w:r w:rsidR="008C4F2A">
        <w:fldChar w:fldCharType="separate"/>
      </w:r>
      <w:r w:rsidR="008C4F2A">
        <w:rPr>
          <w:noProof/>
        </w:rPr>
        <w:t>[44]</w:t>
      </w:r>
      <w:r w:rsidR="008C4F2A">
        <w:fldChar w:fldCharType="end"/>
      </w:r>
      <w:r w:rsidR="002F2F22" w:rsidRPr="002F2F22">
        <w:t>.</w:t>
      </w:r>
      <w:r w:rsidR="002F2F22">
        <w:t xml:space="preserve"> </w:t>
      </w:r>
      <w:r w:rsidR="001464F5" w:rsidRPr="001464F5">
        <w:t>Therefore, we investigated a series of immune-activation</w:t>
      </w:r>
      <w:r w:rsidR="001464F5">
        <w:t>/suppression</w:t>
      </w:r>
      <w:r w:rsidR="001464F5" w:rsidRPr="001464F5">
        <w:t xml:space="preserve"> criteria to assess whether the efavirenz </w:t>
      </w:r>
      <w:r w:rsidR="002F2F22">
        <w:t>SDNs</w:t>
      </w:r>
      <w:r w:rsidR="002F2F22" w:rsidRPr="001464F5">
        <w:t xml:space="preserve"> </w:t>
      </w:r>
      <w:r w:rsidR="001464F5" w:rsidRPr="001464F5">
        <w:t>trigger or interfere with immune responses</w:t>
      </w:r>
      <w:r w:rsidR="002F2F22">
        <w:t>, and to determine their</w:t>
      </w:r>
      <w:r w:rsidR="001464F5">
        <w:t xml:space="preserve"> blood contact properties</w:t>
      </w:r>
      <w:r w:rsidR="001464F5" w:rsidRPr="001464F5">
        <w:t>.</w:t>
      </w:r>
      <w:r w:rsidR="00AE6DB8">
        <w:t xml:space="preserve"> In order to determine the impact of nanoformulation on immunological effects, all incubations were conducted with matched drug concentrations of efavirenz between aqueous and nanoformulated drug.</w:t>
      </w:r>
      <w:r w:rsidR="007C3A79" w:rsidRPr="00EF660C">
        <w:br w:type="page"/>
      </w:r>
    </w:p>
    <w:p w14:paraId="56D390C1" w14:textId="77777777" w:rsidR="007C3A79" w:rsidRPr="00EF660C" w:rsidRDefault="006E7130" w:rsidP="009A6E00">
      <w:pPr>
        <w:spacing w:line="480" w:lineRule="auto"/>
        <w:jc w:val="both"/>
        <w:rPr>
          <w:b/>
        </w:rPr>
      </w:pPr>
      <w:r w:rsidRPr="00EF660C">
        <w:rPr>
          <w:b/>
        </w:rPr>
        <w:lastRenderedPageBreak/>
        <w:t>MATERIALS AND METHODS</w:t>
      </w:r>
    </w:p>
    <w:p w14:paraId="0D651728" w14:textId="38BFCAE7" w:rsidR="00932BC2" w:rsidRDefault="00932BC2" w:rsidP="009A6E00">
      <w:pPr>
        <w:spacing w:line="480" w:lineRule="auto"/>
        <w:jc w:val="both"/>
        <w:rPr>
          <w:b/>
        </w:rPr>
      </w:pPr>
      <w:proofErr w:type="gramStart"/>
      <w:r w:rsidRPr="00EF660C">
        <w:rPr>
          <w:b/>
        </w:rPr>
        <w:t>Preparation, and analysis, of emulsion-templated freeze-dried monoliths containing efavirenz nanoparticles.</w:t>
      </w:r>
      <w:proofErr w:type="gramEnd"/>
      <w:r w:rsidRPr="00EF660C">
        <w:rPr>
          <w:b/>
        </w:rPr>
        <w:t xml:space="preserve"> </w:t>
      </w:r>
    </w:p>
    <w:p w14:paraId="0E88EDF9" w14:textId="26A68FA2" w:rsidR="00C231FA" w:rsidRDefault="00C231FA" w:rsidP="00C231FA">
      <w:pPr>
        <w:pStyle w:val="ExperimentalText"/>
        <w:jc w:val="both"/>
        <w:rPr>
          <w:rFonts w:asciiTheme="minorHAnsi" w:hAnsiTheme="minorHAnsi"/>
        </w:rPr>
      </w:pPr>
      <w:r w:rsidRPr="00393EA2">
        <w:rPr>
          <w:rFonts w:asciiTheme="minorHAnsi" w:hAnsiTheme="minorHAnsi"/>
          <w:sz w:val="22"/>
        </w:rPr>
        <w:t>Samples are prepared using a 70 mgmL</w:t>
      </w:r>
      <w:r w:rsidRPr="00393EA2">
        <w:rPr>
          <w:rFonts w:asciiTheme="minorHAnsi" w:hAnsiTheme="minorHAnsi"/>
          <w:sz w:val="22"/>
          <w:vertAlign w:val="superscript"/>
        </w:rPr>
        <w:t>-1</w:t>
      </w:r>
      <w:r w:rsidRPr="00393EA2">
        <w:rPr>
          <w:rFonts w:asciiTheme="minorHAnsi" w:hAnsiTheme="minorHAnsi"/>
          <w:sz w:val="22"/>
        </w:rPr>
        <w:t xml:space="preserve"> stock solution of Efavirenz</w:t>
      </w:r>
      <w:r w:rsidR="00333AC9" w:rsidRPr="00393EA2">
        <w:rPr>
          <w:rFonts w:asciiTheme="minorHAnsi" w:hAnsiTheme="minorHAnsi"/>
          <w:sz w:val="22"/>
        </w:rPr>
        <w:t xml:space="preserve"> (EFV)</w:t>
      </w:r>
      <w:r w:rsidRPr="00393EA2">
        <w:rPr>
          <w:rFonts w:asciiTheme="minorHAnsi" w:hAnsiTheme="minorHAnsi"/>
          <w:sz w:val="22"/>
        </w:rPr>
        <w:t xml:space="preserve"> in chloroform, a 22.5 mgm</w:t>
      </w:r>
      <w:r w:rsidR="00333AC9" w:rsidRPr="00393EA2">
        <w:rPr>
          <w:rFonts w:asciiTheme="minorHAnsi" w:hAnsiTheme="minorHAnsi"/>
          <w:sz w:val="22"/>
        </w:rPr>
        <w:t>L</w:t>
      </w:r>
      <w:r w:rsidRPr="00393EA2">
        <w:rPr>
          <w:rFonts w:asciiTheme="minorHAnsi" w:hAnsiTheme="minorHAnsi"/>
          <w:sz w:val="22"/>
          <w:vertAlign w:val="superscript"/>
        </w:rPr>
        <w:t>-1</w:t>
      </w:r>
      <w:r w:rsidRPr="00393EA2">
        <w:rPr>
          <w:rFonts w:asciiTheme="minorHAnsi" w:hAnsiTheme="minorHAnsi"/>
          <w:sz w:val="22"/>
        </w:rPr>
        <w:t xml:space="preserve"> of poly(vinyl alcohol) (MW = 9500 g/</w:t>
      </w:r>
      <w:proofErr w:type="spellStart"/>
      <w:r w:rsidRPr="00393EA2">
        <w:rPr>
          <w:rFonts w:asciiTheme="minorHAnsi" w:hAnsiTheme="minorHAnsi"/>
          <w:sz w:val="22"/>
        </w:rPr>
        <w:t>mol</w:t>
      </w:r>
      <w:proofErr w:type="spellEnd"/>
      <w:r w:rsidRPr="00393EA2">
        <w:rPr>
          <w:rFonts w:asciiTheme="minorHAnsi" w:hAnsiTheme="minorHAnsi"/>
          <w:sz w:val="22"/>
        </w:rPr>
        <w:t>, PVA) in water and a 22.5 mgm</w:t>
      </w:r>
      <w:r w:rsidR="00333AC9" w:rsidRPr="00393EA2">
        <w:rPr>
          <w:rFonts w:asciiTheme="minorHAnsi" w:hAnsiTheme="minorHAnsi"/>
          <w:sz w:val="22"/>
        </w:rPr>
        <w:t>L</w:t>
      </w:r>
      <w:r w:rsidRPr="00393EA2">
        <w:rPr>
          <w:rFonts w:asciiTheme="minorHAnsi" w:hAnsiTheme="minorHAnsi"/>
          <w:sz w:val="22"/>
          <w:vertAlign w:val="superscript"/>
        </w:rPr>
        <w:t>-1</w:t>
      </w:r>
      <w:r w:rsidRPr="00393EA2">
        <w:rPr>
          <w:rFonts w:asciiTheme="minorHAnsi" w:hAnsiTheme="minorHAnsi"/>
          <w:sz w:val="22"/>
        </w:rPr>
        <w:t xml:space="preserve"> stock solution of α-tocopherol polyethylene glycol succinate (TPGS) in water. Stock solutions are added in the following proportion; 100 µl EFV; 90 µl PVA, 45 µl TPGS and 265 µl of water, therefore solid mass is 10 mg with the ratio; 70% EFV, 20% PVA and 10% TPGS in a 1:4 oil to water (O/W) mix. </w:t>
      </w:r>
      <w:proofErr w:type="gramStart"/>
      <w:r w:rsidR="00ED2720" w:rsidRPr="00393EA2">
        <w:rPr>
          <w:rFonts w:asciiTheme="minorHAnsi" w:hAnsiTheme="minorHAnsi"/>
          <w:sz w:val="22"/>
        </w:rPr>
        <w:t xml:space="preserve">Where needed, radiolabeled EFV SDNs were prepared by incorporation of </w:t>
      </w:r>
      <w:r w:rsidR="00ED2720" w:rsidRPr="00393EA2">
        <w:rPr>
          <w:rFonts w:asciiTheme="minorHAnsi" w:hAnsiTheme="minorHAnsi"/>
          <w:sz w:val="22"/>
          <w:vertAlign w:val="superscript"/>
        </w:rPr>
        <w:t>14</w:t>
      </w:r>
      <w:r w:rsidR="00ED2720" w:rsidRPr="00393EA2">
        <w:rPr>
          <w:rFonts w:asciiTheme="minorHAnsi" w:hAnsiTheme="minorHAnsi"/>
          <w:sz w:val="22"/>
        </w:rPr>
        <w:t xml:space="preserve">C-labeled EFV (0.1 µCi </w:t>
      </w:r>
      <w:r w:rsidR="00D22E6D" w:rsidRPr="00393EA2">
        <w:rPr>
          <w:rFonts w:asciiTheme="minorHAnsi" w:hAnsiTheme="minorHAnsi"/>
          <w:sz w:val="22"/>
          <w:vertAlign w:val="superscript"/>
        </w:rPr>
        <w:t>14</w:t>
      </w:r>
      <w:r w:rsidR="00ED2720" w:rsidRPr="00393EA2">
        <w:rPr>
          <w:rFonts w:asciiTheme="minorHAnsi" w:hAnsiTheme="minorHAnsi"/>
          <w:sz w:val="22"/>
        </w:rPr>
        <w:t>C) into the chloroform internal phase of the emulsion during the stock solution preparation.</w:t>
      </w:r>
      <w:proofErr w:type="gramEnd"/>
      <w:r w:rsidR="00ED2720" w:rsidRPr="00393EA2">
        <w:rPr>
          <w:rFonts w:asciiTheme="minorHAnsi" w:hAnsiTheme="minorHAnsi"/>
          <w:sz w:val="22"/>
        </w:rPr>
        <w:t xml:space="preserve"> </w:t>
      </w:r>
      <w:r w:rsidRPr="00393EA2">
        <w:rPr>
          <w:rFonts w:asciiTheme="minorHAnsi" w:hAnsiTheme="minorHAnsi"/>
          <w:sz w:val="22"/>
        </w:rPr>
        <w:t xml:space="preserve">The mixtures are the emulsified using a </w:t>
      </w:r>
      <w:proofErr w:type="spellStart"/>
      <w:r w:rsidRPr="00393EA2">
        <w:rPr>
          <w:rFonts w:asciiTheme="minorHAnsi" w:hAnsiTheme="minorHAnsi"/>
          <w:sz w:val="22"/>
        </w:rPr>
        <w:t>Covaris</w:t>
      </w:r>
      <w:proofErr w:type="spellEnd"/>
      <w:r w:rsidRPr="00393EA2">
        <w:rPr>
          <w:rFonts w:asciiTheme="minorHAnsi" w:hAnsiTheme="minorHAnsi"/>
          <w:sz w:val="22"/>
        </w:rPr>
        <w:t xml:space="preserve"> S2x for 30 seconds with a duty cycle of 20, an intensity of 10 and 500 cycles/burst in frequency sweeping mode. After which, the samples were immediately cryogenically frozen and lyophilized using a </w:t>
      </w:r>
      <w:proofErr w:type="spellStart"/>
      <w:r w:rsidRPr="00393EA2">
        <w:rPr>
          <w:rFonts w:asciiTheme="minorHAnsi" w:hAnsiTheme="minorHAnsi"/>
          <w:sz w:val="22"/>
        </w:rPr>
        <w:t>Virtis</w:t>
      </w:r>
      <w:proofErr w:type="spellEnd"/>
      <w:r w:rsidRPr="00393EA2">
        <w:rPr>
          <w:rFonts w:asciiTheme="minorHAnsi" w:hAnsiTheme="minorHAnsi"/>
          <w:sz w:val="22"/>
        </w:rPr>
        <w:t xml:space="preserve"> benchtop K freeze-drier for 48hrs to produce off white dry porous monolith products. Samples were then sealed in individual vials until analysis. In order to determine the dispersed SDN particle characteristics, samples were dispersed by addition of 3.5 mL of water (therefore 1 mgmL</w:t>
      </w:r>
      <w:r w:rsidRPr="00393EA2">
        <w:rPr>
          <w:rFonts w:asciiTheme="minorHAnsi" w:hAnsiTheme="minorHAnsi"/>
          <w:sz w:val="22"/>
          <w:vertAlign w:val="superscript"/>
        </w:rPr>
        <w:t>-1</w:t>
      </w:r>
      <w:r w:rsidRPr="00393EA2">
        <w:rPr>
          <w:rFonts w:asciiTheme="minorHAnsi" w:hAnsiTheme="minorHAnsi"/>
          <w:sz w:val="22"/>
        </w:rPr>
        <w:t xml:space="preserve"> with respect to EFV content). Z-average diameter (</w:t>
      </w:r>
      <w:proofErr w:type="spellStart"/>
      <w:r w:rsidRPr="00393EA2">
        <w:rPr>
          <w:rFonts w:asciiTheme="minorHAnsi" w:hAnsiTheme="minorHAnsi"/>
          <w:i/>
          <w:sz w:val="22"/>
        </w:rPr>
        <w:t>D</w:t>
      </w:r>
      <w:r w:rsidRPr="00393EA2">
        <w:rPr>
          <w:rFonts w:asciiTheme="minorHAnsi" w:hAnsiTheme="minorHAnsi"/>
          <w:i/>
          <w:sz w:val="22"/>
          <w:vertAlign w:val="subscript"/>
        </w:rPr>
        <w:t>z</w:t>
      </w:r>
      <w:proofErr w:type="spellEnd"/>
      <w:r w:rsidRPr="00393EA2">
        <w:rPr>
          <w:rFonts w:asciiTheme="minorHAnsi" w:hAnsiTheme="minorHAnsi"/>
          <w:sz w:val="22"/>
        </w:rPr>
        <w:t>), Zeta potential (ζ) and polydispersity index (</w:t>
      </w:r>
      <w:proofErr w:type="spellStart"/>
      <w:r w:rsidRPr="00393EA2">
        <w:rPr>
          <w:rFonts w:asciiTheme="minorHAnsi" w:hAnsiTheme="minorHAnsi"/>
          <w:sz w:val="22"/>
        </w:rPr>
        <w:t>PdI</w:t>
      </w:r>
      <w:proofErr w:type="spellEnd"/>
      <w:r w:rsidRPr="00393EA2">
        <w:rPr>
          <w:rFonts w:asciiTheme="minorHAnsi" w:hAnsiTheme="minorHAnsi"/>
          <w:sz w:val="22"/>
        </w:rPr>
        <w:t xml:space="preserve">) were determined by dynamic light scattering at a temperature of 25˚C using a Malvern </w:t>
      </w:r>
      <w:proofErr w:type="spellStart"/>
      <w:r w:rsidRPr="00393EA2">
        <w:rPr>
          <w:rFonts w:asciiTheme="minorHAnsi" w:hAnsiTheme="minorHAnsi"/>
          <w:sz w:val="22"/>
        </w:rPr>
        <w:t>Zetasizer</w:t>
      </w:r>
      <w:proofErr w:type="spellEnd"/>
      <w:r w:rsidRPr="00393EA2">
        <w:rPr>
          <w:rFonts w:asciiTheme="minorHAnsi" w:hAnsiTheme="minorHAnsi"/>
          <w:sz w:val="22"/>
        </w:rPr>
        <w:t xml:space="preserve"> Nano ZS equipped with a 4 </w:t>
      </w:r>
      <w:proofErr w:type="spellStart"/>
      <w:r w:rsidRPr="00393EA2">
        <w:rPr>
          <w:rFonts w:asciiTheme="minorHAnsi" w:hAnsiTheme="minorHAnsi"/>
          <w:sz w:val="22"/>
        </w:rPr>
        <w:t>mW</w:t>
      </w:r>
      <w:proofErr w:type="spellEnd"/>
      <w:r w:rsidRPr="00393EA2">
        <w:rPr>
          <w:rFonts w:asciiTheme="minorHAnsi" w:hAnsiTheme="minorHAnsi"/>
          <w:sz w:val="22"/>
        </w:rPr>
        <w:t xml:space="preserve"> He-Ne, 633 nm laser and using plastic disposable cuvettes. Malvern </w:t>
      </w:r>
      <w:proofErr w:type="spellStart"/>
      <w:r w:rsidRPr="00393EA2">
        <w:rPr>
          <w:rFonts w:asciiTheme="minorHAnsi" w:hAnsiTheme="minorHAnsi"/>
          <w:sz w:val="22"/>
        </w:rPr>
        <w:t>Zetasizer</w:t>
      </w:r>
      <w:proofErr w:type="spellEnd"/>
      <w:r w:rsidRPr="00393EA2">
        <w:rPr>
          <w:rFonts w:asciiTheme="minorHAnsi" w:hAnsiTheme="minorHAnsi"/>
          <w:sz w:val="22"/>
        </w:rPr>
        <w:t xml:space="preserve"> software version 6.20 was used for data analysis. </w:t>
      </w:r>
      <w:r w:rsidR="00083001">
        <w:rPr>
          <w:rFonts w:asciiTheme="minorHAnsi" w:hAnsiTheme="minorHAnsi"/>
          <w:sz w:val="22"/>
        </w:rPr>
        <w:t>Z</w:t>
      </w:r>
      <w:r w:rsidR="0033158A" w:rsidRPr="0033158A">
        <w:rPr>
          <w:rFonts w:asciiTheme="minorHAnsi" w:hAnsiTheme="minorHAnsi"/>
          <w:sz w:val="22"/>
        </w:rPr>
        <w:t xml:space="preserve">eta </w:t>
      </w:r>
      <w:r w:rsidR="00A27AC1" w:rsidRPr="0033158A">
        <w:rPr>
          <w:rFonts w:asciiTheme="minorHAnsi" w:hAnsiTheme="minorHAnsi"/>
          <w:sz w:val="22"/>
        </w:rPr>
        <w:t xml:space="preserve">potential </w:t>
      </w:r>
      <w:r w:rsidR="00A27AC1" w:rsidRPr="00393EA2">
        <w:rPr>
          <w:rFonts w:asciiTheme="minorHAnsi" w:hAnsiTheme="minorHAnsi"/>
          <w:sz w:val="22"/>
        </w:rPr>
        <w:t>measurements</w:t>
      </w:r>
      <w:r w:rsidRPr="00393EA2">
        <w:rPr>
          <w:rFonts w:asciiTheme="minorHAnsi" w:hAnsiTheme="minorHAnsi"/>
          <w:sz w:val="22"/>
        </w:rPr>
        <w:t xml:space="preserve"> were also carried out at 1 mg</w:t>
      </w:r>
      <w:r w:rsidR="0033158A">
        <w:rPr>
          <w:rFonts w:asciiTheme="minorHAnsi" w:hAnsiTheme="minorHAnsi"/>
          <w:sz w:val="22"/>
        </w:rPr>
        <w:t>/mL</w:t>
      </w:r>
      <w:r w:rsidRPr="00393EA2">
        <w:rPr>
          <w:rFonts w:asciiTheme="minorHAnsi" w:hAnsiTheme="minorHAnsi"/>
          <w:sz w:val="22"/>
        </w:rPr>
        <w:t xml:space="preserve">, 25˚C, and an initial pH of 6.5, using disposable capillary zeta cells. </w:t>
      </w:r>
      <w:r w:rsidR="00083001">
        <w:rPr>
          <w:rFonts w:asciiTheme="minorHAnsi" w:hAnsiTheme="minorHAnsi"/>
          <w:sz w:val="22"/>
        </w:rPr>
        <w:t xml:space="preserve">Size, </w:t>
      </w:r>
      <w:r w:rsidR="00083001" w:rsidRPr="00083001">
        <w:rPr>
          <w:rFonts w:asciiTheme="minorHAnsi" w:hAnsiTheme="minorHAnsi"/>
          <w:sz w:val="22"/>
        </w:rPr>
        <w:t xml:space="preserve">zeta potential </w:t>
      </w:r>
      <w:r w:rsidRPr="00393EA2">
        <w:rPr>
          <w:rFonts w:asciiTheme="minorHAnsi" w:hAnsiTheme="minorHAnsi"/>
          <w:sz w:val="22"/>
        </w:rPr>
        <w:t xml:space="preserve">and polydispersity measurements were obtained as an average of 3 individual measurements and were obtained using the instrument’s automatic </w:t>
      </w:r>
      <w:proofErr w:type="spellStart"/>
      <w:r w:rsidRPr="00393EA2">
        <w:rPr>
          <w:rFonts w:asciiTheme="minorHAnsi" w:hAnsiTheme="minorHAnsi"/>
          <w:sz w:val="22"/>
        </w:rPr>
        <w:t>optimisation</w:t>
      </w:r>
      <w:proofErr w:type="spellEnd"/>
      <w:r w:rsidRPr="00393EA2">
        <w:rPr>
          <w:rFonts w:asciiTheme="minorHAnsi" w:hAnsiTheme="minorHAnsi"/>
          <w:sz w:val="22"/>
        </w:rPr>
        <w:t xml:space="preserve"> settings.</w:t>
      </w:r>
      <w:r w:rsidRPr="00393EA2">
        <w:rPr>
          <w:rFonts w:asciiTheme="minorHAnsi" w:hAnsiTheme="minorHAnsi"/>
        </w:rPr>
        <w:t xml:space="preserve"> </w:t>
      </w:r>
    </w:p>
    <w:p w14:paraId="2E3889B5" w14:textId="77777777" w:rsidR="00393EA2" w:rsidRPr="00393EA2" w:rsidRDefault="00393EA2" w:rsidP="00C231FA">
      <w:pPr>
        <w:pStyle w:val="ExperimentalText"/>
        <w:jc w:val="both"/>
        <w:rPr>
          <w:rFonts w:asciiTheme="minorHAnsi" w:hAnsiTheme="minorHAnsi"/>
        </w:rPr>
      </w:pPr>
    </w:p>
    <w:p w14:paraId="04DA8BB5" w14:textId="77777777" w:rsidR="001C0F6E" w:rsidRPr="00EF660C" w:rsidRDefault="001C0F6E" w:rsidP="009A6E00">
      <w:pPr>
        <w:spacing w:line="480" w:lineRule="auto"/>
        <w:jc w:val="both"/>
        <w:rPr>
          <w:b/>
        </w:rPr>
      </w:pPr>
      <w:r w:rsidRPr="00EF660C">
        <w:rPr>
          <w:b/>
        </w:rPr>
        <w:lastRenderedPageBreak/>
        <w:t>Assessment of endotoxin concentration in sample mater</w:t>
      </w:r>
      <w:r w:rsidR="00262D60" w:rsidRPr="00EF660C">
        <w:rPr>
          <w:b/>
        </w:rPr>
        <w:t xml:space="preserve">ial by </w:t>
      </w:r>
      <w:r w:rsidR="00C63112" w:rsidRPr="00EF660C">
        <w:rPr>
          <w:b/>
        </w:rPr>
        <w:t>Limulus Amoebocyte Lysate (</w:t>
      </w:r>
      <w:r w:rsidR="00262D60" w:rsidRPr="00EF660C">
        <w:rPr>
          <w:b/>
        </w:rPr>
        <w:t>LAL</w:t>
      </w:r>
      <w:r w:rsidR="00C63112" w:rsidRPr="00EF660C">
        <w:rPr>
          <w:b/>
        </w:rPr>
        <w:t>)</w:t>
      </w:r>
      <w:r w:rsidR="00262D60" w:rsidRPr="00EF660C">
        <w:rPr>
          <w:b/>
        </w:rPr>
        <w:t xml:space="preserve"> analysis (turbidimetric</w:t>
      </w:r>
      <w:r w:rsidRPr="00EF660C">
        <w:rPr>
          <w:b/>
        </w:rPr>
        <w:t>)</w:t>
      </w:r>
    </w:p>
    <w:p w14:paraId="4F2E4CAF" w14:textId="0F3C5DF7" w:rsidR="001C0F6E" w:rsidRPr="00EF660C" w:rsidRDefault="001C0F6E" w:rsidP="009A6E00">
      <w:pPr>
        <w:spacing w:line="480" w:lineRule="auto"/>
        <w:jc w:val="both"/>
      </w:pPr>
      <w:r w:rsidRPr="00EF660C">
        <w:t xml:space="preserve">Standard lipopolysaccharide (LPS) from </w:t>
      </w:r>
      <w:r w:rsidRPr="00EF660C">
        <w:rPr>
          <w:i/>
        </w:rPr>
        <w:t>E. coli</w:t>
      </w:r>
      <w:r w:rsidRPr="00EF660C">
        <w:t xml:space="preserve"> was reconstituted to a final concentration of 1000 EU/mL in pyrogen-free LAL water. </w:t>
      </w:r>
      <w:r w:rsidR="00262D60" w:rsidRPr="00EF660C">
        <w:t xml:space="preserve">Further dilutions were then made in pyrogen-free LAL water to produce a standard curve of 1, 0.1, 0.01 and 0.001 EU/mL. </w:t>
      </w:r>
      <w:r w:rsidR="00C63112" w:rsidRPr="00EF660C">
        <w:t xml:space="preserve">LAL was reconstituted in </w:t>
      </w:r>
      <w:proofErr w:type="spellStart"/>
      <w:r w:rsidR="00C63112" w:rsidRPr="00EF660C">
        <w:t>Glucashield</w:t>
      </w:r>
      <w:proofErr w:type="spellEnd"/>
      <w:r w:rsidR="00C63112" w:rsidRPr="00EF660C">
        <w:t xml:space="preserve"> buffer to prevent </w:t>
      </w:r>
      <w:r w:rsidR="00182316" w:rsidRPr="00EF660C">
        <w:t xml:space="preserve">possible </w:t>
      </w:r>
      <w:r w:rsidR="00C63112" w:rsidRPr="00EF660C">
        <w:t xml:space="preserve">interference by </w:t>
      </w:r>
      <w:r w:rsidR="00C63112" w:rsidRPr="00EF660C">
        <w:rPr>
          <w:rFonts w:cstheme="minorHAnsi"/>
        </w:rPr>
        <w:t>β</w:t>
      </w:r>
      <w:r w:rsidR="00C63112" w:rsidRPr="00EF660C">
        <w:t>-glucan</w:t>
      </w:r>
      <w:r w:rsidR="00182316" w:rsidRPr="00EF660C">
        <w:t>s</w:t>
      </w:r>
      <w:r w:rsidR="00C63112" w:rsidRPr="00EF660C">
        <w:t xml:space="preserve"> </w:t>
      </w:r>
      <w:r w:rsidR="00182316" w:rsidRPr="00EF660C">
        <w:t xml:space="preserve">that may be </w:t>
      </w:r>
      <w:r w:rsidR="00C63112" w:rsidRPr="00EF660C">
        <w:t xml:space="preserve">present in sample materials. </w:t>
      </w:r>
      <w:r w:rsidR="00262D60" w:rsidRPr="00EF660C">
        <w:t xml:space="preserve">Negative control consisted of pyrogen-free LAL water only and positive control 0.05 EU/mL LPS. </w:t>
      </w:r>
      <w:r w:rsidR="00AD7568" w:rsidRPr="00EF660C">
        <w:t>Samples of aqueous efavirenz and SDN</w:t>
      </w:r>
      <w:r w:rsidR="00C1787F">
        <w:t>s</w:t>
      </w:r>
      <w:r w:rsidR="00AD7568" w:rsidRPr="00EF660C">
        <w:t xml:space="preserve"> were prepared in pyrogen-free LAL water at concentrations of 4</w:t>
      </w:r>
      <w:r w:rsidR="00AD7568" w:rsidRPr="00EF660C">
        <w:rPr>
          <w:rFonts w:cstheme="minorHAnsi"/>
        </w:rPr>
        <w:t>µ</w:t>
      </w:r>
      <w:r w:rsidR="00AD7568" w:rsidRPr="00EF660C">
        <w:t>g/mL and 40</w:t>
      </w:r>
      <w:r w:rsidR="00AD7568" w:rsidRPr="00EF660C">
        <w:rPr>
          <w:rFonts w:cstheme="minorHAnsi"/>
        </w:rPr>
        <w:t>µ</w:t>
      </w:r>
      <w:r w:rsidR="00AD7568" w:rsidRPr="00EF660C">
        <w:t xml:space="preserve">g/mL. </w:t>
      </w:r>
      <w:r w:rsidR="00420F78" w:rsidRPr="00EF660C">
        <w:t>Inhibition/enhancement (IEC)</w:t>
      </w:r>
      <w:r w:rsidR="00AD7568" w:rsidRPr="00EF660C">
        <w:t xml:space="preserve"> controls consisted of test samples containing 0.05 EU/mL LPS. Reactions consisted of standard, sample or control with the addition of LAL (50</w:t>
      </w:r>
      <w:r w:rsidR="00AD7568" w:rsidRPr="00EF660C">
        <w:rPr>
          <w:rFonts w:cstheme="minorHAnsi"/>
        </w:rPr>
        <w:t>µ</w:t>
      </w:r>
      <w:r w:rsidR="00AD7568" w:rsidRPr="00EF660C">
        <w:t>L). Samples were then analysed using a Pyros Kinetic Flex reader (American Associates of Cape Cod). Results from each individual assay run were not considered valid unless the precision and accuracy of the standard curve</w:t>
      </w:r>
      <w:r w:rsidR="00821901" w:rsidRPr="00EF660C">
        <w:t xml:space="preserve"> (r</w:t>
      </w:r>
      <w:r w:rsidR="00821901" w:rsidRPr="00EF660C">
        <w:rPr>
          <w:vertAlign w:val="superscript"/>
        </w:rPr>
        <w:t>2</w:t>
      </w:r>
      <w:r w:rsidR="002E62D6" w:rsidRPr="00EF660C">
        <w:rPr>
          <w:vertAlign w:val="superscript"/>
        </w:rPr>
        <w:t xml:space="preserve"> </w:t>
      </w:r>
      <w:r w:rsidR="00821901" w:rsidRPr="00EF660C">
        <w:rPr>
          <w:rFonts w:cstheme="minorHAnsi"/>
        </w:rPr>
        <w:t>≥</w:t>
      </w:r>
      <w:r w:rsidR="002E62D6" w:rsidRPr="00EF660C">
        <w:rPr>
          <w:rFonts w:cstheme="minorHAnsi"/>
        </w:rPr>
        <w:t xml:space="preserve"> </w:t>
      </w:r>
      <w:r w:rsidR="00821901" w:rsidRPr="00EF660C">
        <w:t>0.980)</w:t>
      </w:r>
      <w:r w:rsidR="00AD7568" w:rsidRPr="00EF660C">
        <w:t xml:space="preserve"> and quality control were within 25%</w:t>
      </w:r>
      <w:r w:rsidR="00C1787F">
        <w:t>,</w:t>
      </w:r>
      <w:r w:rsidR="00AD7568" w:rsidRPr="00EF660C">
        <w:t xml:space="preserve"> and the inhibition/enhancement control exhibited 50–200% spike recovery.</w:t>
      </w:r>
    </w:p>
    <w:p w14:paraId="3E40BCAD" w14:textId="77777777" w:rsidR="001C0F6E" w:rsidRPr="00EF660C" w:rsidRDefault="002E62D6" w:rsidP="009A6E00">
      <w:pPr>
        <w:spacing w:line="480" w:lineRule="auto"/>
        <w:jc w:val="both"/>
        <w:rPr>
          <w:b/>
        </w:rPr>
      </w:pPr>
      <w:r w:rsidRPr="00EF660C">
        <w:rPr>
          <w:b/>
        </w:rPr>
        <w:t>Assessment of endotoxin concentration in sample material by Limulus Amoebocyte Lysate (LAL) analysis (gel-clot)</w:t>
      </w:r>
    </w:p>
    <w:p w14:paraId="5493104A" w14:textId="4A086425" w:rsidR="00725F1F" w:rsidRPr="00EF660C" w:rsidRDefault="00725F1F" w:rsidP="009A6E00">
      <w:pPr>
        <w:spacing w:line="480" w:lineRule="auto"/>
        <w:jc w:val="both"/>
      </w:pPr>
      <w:r w:rsidRPr="00EF660C">
        <w:t>Samples were prepared as for turbidimetric analysis</w:t>
      </w:r>
      <w:r w:rsidR="00420F78" w:rsidRPr="00EF660C">
        <w:t xml:space="preserve"> with the exception of standard curve samples which were prepared as 0.25 λ to 2λ (λ is the sensitivity provided for each lot of the lysate by the manufacturer). IEC were prepared in 0.25 λ to 2λ samples to assess interference with assay. Samples were incubated for 1 hour at 37</w:t>
      </w:r>
      <w:r w:rsidR="00420F78" w:rsidRPr="00EF660C">
        <w:rPr>
          <w:rFonts w:cstheme="minorHAnsi"/>
        </w:rPr>
        <w:t>°</w:t>
      </w:r>
      <w:r w:rsidR="00420F78" w:rsidRPr="00EF660C">
        <w:t xml:space="preserve">C in an unstirred water bath. Following incubation sample tubes were inverted to assess the formation of a clot. </w:t>
      </w:r>
    </w:p>
    <w:p w14:paraId="28E4BFC0" w14:textId="77777777" w:rsidR="00D02964" w:rsidRPr="00EF660C" w:rsidRDefault="006F2427" w:rsidP="009A6E00">
      <w:pPr>
        <w:spacing w:line="480" w:lineRule="auto"/>
        <w:jc w:val="both"/>
        <w:rPr>
          <w:b/>
        </w:rPr>
      </w:pPr>
      <w:r w:rsidRPr="00EF660C">
        <w:rPr>
          <w:b/>
        </w:rPr>
        <w:t>Determination</w:t>
      </w:r>
      <w:r w:rsidR="00D02964" w:rsidRPr="00EF660C">
        <w:rPr>
          <w:b/>
        </w:rPr>
        <w:t xml:space="preserve"> of possible microbial contamination in sample materials</w:t>
      </w:r>
    </w:p>
    <w:p w14:paraId="6A9CEC8F" w14:textId="3F52B9D6" w:rsidR="00D02964" w:rsidRPr="00EF660C" w:rsidRDefault="00D02964" w:rsidP="009A6E00">
      <w:pPr>
        <w:spacing w:line="480" w:lineRule="auto"/>
        <w:jc w:val="both"/>
        <w:rPr>
          <w:rFonts w:ascii="Calibri" w:hAnsi="Calibri" w:cs="Calibri"/>
        </w:rPr>
      </w:pPr>
      <w:r w:rsidRPr="00EF660C">
        <w:t>To determine if microbial contamination was present in sample materials 50</w:t>
      </w:r>
      <w:r w:rsidRPr="00EF660C">
        <w:rPr>
          <w:rFonts w:ascii="Calibri" w:hAnsi="Calibri" w:cs="Calibri"/>
        </w:rPr>
        <w:t>μ</w:t>
      </w:r>
      <w:r w:rsidRPr="00EF660C">
        <w:t xml:space="preserve">L (1mg/mL) of material was streaked onto LB agar plates and incubated in a humidified incubator at </w:t>
      </w:r>
      <w:r w:rsidRPr="00EF660C">
        <w:rPr>
          <w:rFonts w:ascii="Calibri" w:hAnsi="Calibri" w:cs="Calibri"/>
        </w:rPr>
        <w:t xml:space="preserve">37°C for 48 hours. </w:t>
      </w:r>
      <w:r w:rsidRPr="00EF660C">
        <w:rPr>
          <w:rFonts w:ascii="Calibri" w:hAnsi="Calibri" w:cs="Calibri"/>
          <w:i/>
        </w:rPr>
        <w:t xml:space="preserve">E. </w:t>
      </w:r>
      <w:r w:rsidRPr="00EF660C">
        <w:rPr>
          <w:rFonts w:ascii="Calibri" w:hAnsi="Calibri" w:cs="Calibri"/>
          <w:i/>
        </w:rPr>
        <w:lastRenderedPageBreak/>
        <w:t>coli</w:t>
      </w:r>
      <w:r w:rsidRPr="00EF660C">
        <w:rPr>
          <w:rFonts w:ascii="Calibri" w:hAnsi="Calibri" w:cs="Calibri"/>
        </w:rPr>
        <w:t xml:space="preserve"> stock solution</w:t>
      </w:r>
      <w:r w:rsidR="004710B7">
        <w:rPr>
          <w:rFonts w:ascii="Calibri" w:hAnsi="Calibri" w:cs="Calibri"/>
        </w:rPr>
        <w:t xml:space="preserve"> (10 CFU/mL)</w:t>
      </w:r>
      <w:r w:rsidRPr="00EF660C">
        <w:rPr>
          <w:rFonts w:ascii="Calibri" w:hAnsi="Calibri" w:cs="Calibri"/>
        </w:rPr>
        <w:t xml:space="preserve"> was used as a positive control for microbial growth. Following incubation</w:t>
      </w:r>
      <w:r w:rsidR="00C1787F">
        <w:rPr>
          <w:rFonts w:ascii="Calibri" w:hAnsi="Calibri" w:cs="Calibri"/>
        </w:rPr>
        <w:t>,</w:t>
      </w:r>
      <w:r w:rsidRPr="00EF660C">
        <w:rPr>
          <w:rFonts w:ascii="Calibri" w:hAnsi="Calibri" w:cs="Calibri"/>
        </w:rPr>
        <w:t xml:space="preserve"> plates were visually inspected for signs of microbial growth and recorded digitally.</w:t>
      </w:r>
    </w:p>
    <w:p w14:paraId="212C128D" w14:textId="77777777" w:rsidR="006F2427" w:rsidRPr="00EF660C" w:rsidRDefault="006F2427" w:rsidP="009A6E00">
      <w:pPr>
        <w:spacing w:line="480" w:lineRule="auto"/>
        <w:jc w:val="both"/>
        <w:rPr>
          <w:b/>
        </w:rPr>
      </w:pPr>
      <w:r w:rsidRPr="00EF660C">
        <w:rPr>
          <w:b/>
        </w:rPr>
        <w:t>Determination of possible mycoplasma contamination in sample materials</w:t>
      </w:r>
    </w:p>
    <w:p w14:paraId="32D07494" w14:textId="667018D0" w:rsidR="006F2427" w:rsidRPr="00EF660C" w:rsidRDefault="006F2427" w:rsidP="009A6E00">
      <w:pPr>
        <w:spacing w:line="480" w:lineRule="auto"/>
        <w:jc w:val="both"/>
      </w:pPr>
      <w:r w:rsidRPr="00EF660C">
        <w:t>H460 cells were treated with sample materials (4</w:t>
      </w:r>
      <w:r w:rsidRPr="00EF660C">
        <w:rPr>
          <w:rFonts w:ascii="Calibri" w:hAnsi="Calibri" w:cs="Calibri"/>
        </w:rPr>
        <w:t>μ</w:t>
      </w:r>
      <w:r w:rsidRPr="00EF660C">
        <w:t xml:space="preserve">g/mL) and passaged every 48 hours in RPMI-1640 media containing 10% FBS. At each passage a sample of culture supernatant </w:t>
      </w:r>
      <w:r w:rsidR="00C1787F">
        <w:t xml:space="preserve">fraction </w:t>
      </w:r>
      <w:r w:rsidRPr="00EF660C">
        <w:t>was retained f</w:t>
      </w:r>
      <w:r w:rsidR="00F9345D" w:rsidRPr="00EF660C">
        <w:t>or mycoplasma analysis. After 18</w:t>
      </w:r>
      <w:r w:rsidRPr="00EF660C">
        <w:t xml:space="preserve"> passages</w:t>
      </w:r>
      <w:r w:rsidR="00C1787F">
        <w:t>,</w:t>
      </w:r>
      <w:r w:rsidRPr="00EF660C">
        <w:t xml:space="preserve"> the first and last passage samples were analysed for the presence of mycoplasma using</w:t>
      </w:r>
      <w:r w:rsidR="00E23DC2" w:rsidRPr="00EF660C">
        <w:t xml:space="preserve"> endpoint PCR containing specific probe sequences</w:t>
      </w:r>
      <w:r w:rsidR="00F024A6">
        <w:t xml:space="preserve"> as part of a commercially available mycoplasma detection kit (</w:t>
      </w:r>
      <w:proofErr w:type="spellStart"/>
      <w:r w:rsidR="00F024A6">
        <w:t>Venor</w:t>
      </w:r>
      <w:proofErr w:type="spellEnd"/>
      <w:r w:rsidR="00F024A6">
        <w:t xml:space="preserve"> </w:t>
      </w:r>
      <w:proofErr w:type="spellStart"/>
      <w:r w:rsidR="00F024A6">
        <w:t>GeM</w:t>
      </w:r>
      <w:proofErr w:type="spellEnd"/>
      <w:r w:rsidR="00F024A6">
        <w:t xml:space="preserve"> Mycoplasma detection Kit</w:t>
      </w:r>
      <w:r w:rsidR="003610D0">
        <w:t xml:space="preserve"> </w:t>
      </w:r>
      <w:r w:rsidR="003610D0">
        <w:fldChar w:fldCharType="begin"/>
      </w:r>
      <w:r w:rsidR="003610D0">
        <w:instrText xml:space="preserve"> ADDIN EN.CITE &lt;EndNote&gt;&lt;Cite&gt;&lt;Author&gt;Sigma&lt;/Author&gt;&lt;RecNum&gt;63&lt;/RecNum&gt;&lt;DisplayText&gt;[45]&lt;/DisplayText&gt;&lt;record&gt;&lt;rec-number&gt;63&lt;/rec-number&gt;&lt;foreign-keys&gt;&lt;key app="EN" db-id="pe90e9eea0ets6eexpaxs5zrt0t0zs99spre" timestamp="1519031772"&gt;63&lt;/key&gt;&lt;/foreign-keys&gt;&lt;ref-type name="Web Page"&gt;12&lt;/ref-type&gt;&lt;contributors&gt;&lt;authors&gt;&lt;author&gt;Sigma&lt;/author&gt;&lt;/authors&gt;&lt;/contributors&gt;&lt;titles&gt;&lt;title&gt;Venor™ GeM Mycoplasma Detection Kit [PCR-based]&lt;/title&gt;&lt;/titles&gt;&lt;volume&gt;2018&lt;/volume&gt;&lt;number&gt;19/02/2018&lt;/number&gt;&lt;dates&gt;&lt;/dates&gt;&lt;publisher&gt;Sigma Aldrich&lt;/publisher&gt;&lt;urls&gt;&lt;/urls&gt;&lt;/record&gt;&lt;/Cite&gt;&lt;/EndNote&gt;</w:instrText>
      </w:r>
      <w:r w:rsidR="003610D0">
        <w:fldChar w:fldCharType="separate"/>
      </w:r>
      <w:r w:rsidR="003610D0">
        <w:rPr>
          <w:noProof/>
        </w:rPr>
        <w:t>[45]</w:t>
      </w:r>
      <w:r w:rsidR="003610D0">
        <w:fldChar w:fldCharType="end"/>
      </w:r>
      <w:r w:rsidR="008C4F2A">
        <w:t>)</w:t>
      </w:r>
      <w:r w:rsidR="00E23DC2" w:rsidRPr="00EF660C">
        <w:t>.</w:t>
      </w:r>
    </w:p>
    <w:p w14:paraId="021524F1" w14:textId="3EF6C977" w:rsidR="001720FA" w:rsidRPr="00EF660C" w:rsidRDefault="005E6F70" w:rsidP="009A6E00">
      <w:pPr>
        <w:spacing w:line="480" w:lineRule="auto"/>
        <w:jc w:val="both"/>
        <w:rPr>
          <w:b/>
        </w:rPr>
      </w:pPr>
      <w:r w:rsidRPr="00EF660C">
        <w:rPr>
          <w:b/>
        </w:rPr>
        <w:t xml:space="preserve">Impact of efavirenz </w:t>
      </w:r>
      <w:r w:rsidR="00C1787F">
        <w:rPr>
          <w:b/>
        </w:rPr>
        <w:t>solid drug nanoparticles</w:t>
      </w:r>
      <w:r w:rsidRPr="00EF660C">
        <w:rPr>
          <w:b/>
        </w:rPr>
        <w:t xml:space="preserve"> on platelet aggregation</w:t>
      </w:r>
    </w:p>
    <w:p w14:paraId="0036D67F" w14:textId="0B8C43FC" w:rsidR="00165F5E" w:rsidRPr="00EF660C" w:rsidRDefault="00165F5E" w:rsidP="009A6E00">
      <w:pPr>
        <w:spacing w:line="480" w:lineRule="auto"/>
        <w:jc w:val="both"/>
      </w:pPr>
      <w:r w:rsidRPr="00EF660C">
        <w:t>Platelet rich plasma (PRP) was prepared from healthy volunteer whole blood in sodium citrate by centrifugation at 250xg for 8 mins. Platelet poor plasma (PPP) was prepared by centrifugation of whole blood at 2500xg for 10 mins.  PRP was treated with either 4µg/mL or 40µg/mL of sample materials</w:t>
      </w:r>
      <w:r w:rsidR="000A60D7">
        <w:t xml:space="preserve"> (EFV dissolved in DMSO, 0.5% DMSO used for </w:t>
      </w:r>
      <w:r w:rsidR="00AD79A8">
        <w:t>subsequent</w:t>
      </w:r>
      <w:r w:rsidR="000A60D7">
        <w:t xml:space="preserve"> assays)</w:t>
      </w:r>
      <w:r w:rsidRPr="00EF660C">
        <w:t xml:space="preserve"> for 15 mins at 37°C. PPP was used as a background control and also treated with the same concentrations of sample materials. </w:t>
      </w:r>
      <w:r w:rsidR="00A55BB7" w:rsidRPr="00EF660C">
        <w:t xml:space="preserve">Samples were analysed using a Chrono-log </w:t>
      </w:r>
      <w:proofErr w:type="spellStart"/>
      <w:r w:rsidR="00A55BB7" w:rsidRPr="00EF660C">
        <w:t>aggregometer</w:t>
      </w:r>
      <w:proofErr w:type="spellEnd"/>
      <w:r w:rsidR="00A55BB7" w:rsidRPr="00EF660C">
        <w:t>, gain was set to 0.005 and optical baseline established using PPP controls.</w:t>
      </w:r>
      <w:r w:rsidR="00D316F1" w:rsidRPr="00EF660C">
        <w:t xml:space="preserve"> Platelet aggregation (turbidity) and ATP release (luminescence) were recorded as area under the curve for treated and untreated samples. Collagen (1µg/mL) was used as a positive control for platelet aggregation and materials were also tested in the presence of collagen to ensure inhibition of aggregation did not occur.</w:t>
      </w:r>
    </w:p>
    <w:p w14:paraId="52CF684E" w14:textId="1C9BB4E5" w:rsidR="009076FB" w:rsidRPr="00EF660C" w:rsidRDefault="00603B5B" w:rsidP="009A6E00">
      <w:pPr>
        <w:spacing w:line="480" w:lineRule="auto"/>
        <w:jc w:val="both"/>
        <w:rPr>
          <w:b/>
        </w:rPr>
      </w:pPr>
      <w:r w:rsidRPr="00EF660C">
        <w:rPr>
          <w:b/>
        </w:rPr>
        <w:t xml:space="preserve">Assessment of plasma coagulation in the presence of </w:t>
      </w:r>
      <w:r w:rsidR="00C1787F">
        <w:rPr>
          <w:b/>
        </w:rPr>
        <w:t>nanoparticles</w:t>
      </w:r>
    </w:p>
    <w:p w14:paraId="79E16293" w14:textId="2908D42A" w:rsidR="00603B5B" w:rsidRPr="00EF660C" w:rsidRDefault="00603B5B" w:rsidP="009A6E00">
      <w:pPr>
        <w:spacing w:line="480" w:lineRule="auto"/>
        <w:jc w:val="both"/>
      </w:pPr>
      <w:r w:rsidRPr="00EF660C">
        <w:t xml:space="preserve">Human blood from three donors was collected by venepuncture into tubes anti-coagulated with sodium citrate; blood was used within one hour of collection. Test plasma was prepared by centrifuging blood at 2500xg, at 21⁰C, for 10 minutes with the resultant plasma collected and pooled. Pooled plasma was stable at room temperature for 8 hours. </w:t>
      </w:r>
      <w:r w:rsidR="00F024A6">
        <w:t>S</w:t>
      </w:r>
      <w:r w:rsidRPr="00EF660C">
        <w:t>amples</w:t>
      </w:r>
      <w:r w:rsidR="00F024A6">
        <w:t xml:space="preserve"> (either conventional </w:t>
      </w:r>
      <w:r w:rsidR="00F024A6">
        <w:lastRenderedPageBreak/>
        <w:t>EFV or EFV SDN)</w:t>
      </w:r>
      <w:r w:rsidRPr="00EF660C">
        <w:t xml:space="preserve"> were prepared at 10x the required final concentration to accommodate dilution when added to test plasma. Final concentrations tested were 40µg/mL, 4µg/mL, 0.8µg/mL and 0.16µg/mL. </w:t>
      </w:r>
      <w:r w:rsidR="00046EF7">
        <w:t>S</w:t>
      </w:r>
      <w:r w:rsidRPr="00EF660C">
        <w:t xml:space="preserve">amples were mixed with test plasma and incubated at 37°C </w:t>
      </w:r>
      <w:r w:rsidR="00046EF7">
        <w:t>for 30 minutes. Each</w:t>
      </w:r>
      <w:r w:rsidRPr="00EF660C">
        <w:t xml:space="preserve"> preparation was prepared in triplicate. Lyophilised controls representing normal and abnormal plasma (plasma with coagulation delay) were reconstituted with distilled water (2mL) and left to equilibrate to room temperature 30 minutes prior to use. These controls are used as instrumentation controls for the STArt4 coagulometer (</w:t>
      </w:r>
      <w:proofErr w:type="spellStart"/>
      <w:r w:rsidRPr="00EF660C">
        <w:t>Diagnositca</w:t>
      </w:r>
      <w:proofErr w:type="spellEnd"/>
      <w:r w:rsidRPr="00EF660C">
        <w:t xml:space="preserve"> </w:t>
      </w:r>
      <w:proofErr w:type="spellStart"/>
      <w:r w:rsidRPr="00EF660C">
        <w:t>Stago</w:t>
      </w:r>
      <w:proofErr w:type="spellEnd"/>
      <w:r w:rsidRPr="00EF660C">
        <w:t>). Instrument test parameters (as outlined in</w:t>
      </w:r>
      <w:r w:rsidR="00AA3775">
        <w:t xml:space="preserve"> supplementary</w:t>
      </w:r>
      <w:r w:rsidRPr="00EF660C">
        <w:t xml:space="preserve"> table 1) were set up for each assay target. Assays are designed to capture interactions of nanoemulsions with components of the three major coagulation pathways; intrinsic pathway (also known as the contact activation pathway, because it is activated by a damaged surface), extrinsic pathway (also known as the tissue factor pathway) and the final common pathway. Activated partial thromboplastin time (APTT) assay is used to assess the intrinsic pathway while the prothrombin time (PT) assay is a measure of the extrinsic pathway. Thrombin time (TT) is an indicator of the functionality of the final common pathway. Cuvettes were placed into A, B, C and D test rows on the coagulometer and one metal ball added into each cuvette (warmed for at least 3 minutes prior to use). 100µL of either control or test plasma was added to a cuvette when testing PT or </w:t>
      </w:r>
      <w:r w:rsidR="00C1787F" w:rsidRPr="00EF660C">
        <w:t>thrombin</w:t>
      </w:r>
      <w:r w:rsidRPr="00EF660C">
        <w:t xml:space="preserve"> time and 50µL when testing APTT with three duplicate cuvettes for each plasma sample. Additionally, for the APTT assays 50µL of PTT-A was also added. Timer was started for each of the test rows and cuvettes transferred to PIP row 10 seconds prior to alarm notification. Once incubation time was complete</w:t>
      </w:r>
      <w:r w:rsidR="00C1787F">
        <w:t>,</w:t>
      </w:r>
      <w:r w:rsidRPr="00EF660C">
        <w:t xml:space="preserve"> coagulation reagent (see </w:t>
      </w:r>
      <w:r w:rsidR="00AA3775">
        <w:t xml:space="preserve">supplementary </w:t>
      </w:r>
      <w:r w:rsidRPr="00EF660C">
        <w:t xml:space="preserve">table 1) was added to each cuvette and coagulation time recorded. Percentage coefficient of variation was calculated for each control and test samples according to the following formula: %CV = SD/Mean X 100%. If %CV was greater than 5% for study samples that sample was reanalysed. Data was expressed as a percentage of the coagulation time recorded for plasma with no </w:t>
      </w:r>
      <w:r w:rsidR="00C73CD5">
        <w:t>SDNs</w:t>
      </w:r>
      <w:r w:rsidR="00C73CD5" w:rsidRPr="00EF660C">
        <w:t xml:space="preserve"> </w:t>
      </w:r>
      <w:r w:rsidRPr="00EF660C">
        <w:t>present (plasma only control).</w:t>
      </w:r>
    </w:p>
    <w:p w14:paraId="568FA713" w14:textId="77777777" w:rsidR="009A33CC" w:rsidRPr="00EF660C" w:rsidRDefault="009A33CC" w:rsidP="009A6E00">
      <w:pPr>
        <w:spacing w:line="480" w:lineRule="auto"/>
        <w:jc w:val="both"/>
        <w:rPr>
          <w:b/>
        </w:rPr>
      </w:pPr>
      <w:r w:rsidRPr="00EF660C">
        <w:rPr>
          <w:b/>
        </w:rPr>
        <w:t>Determination of possible haemolysis attributed to solid drug nanoparticles</w:t>
      </w:r>
    </w:p>
    <w:p w14:paraId="60095F8A" w14:textId="4E7A4EDD" w:rsidR="00F47858" w:rsidRDefault="009478DF" w:rsidP="009A6E00">
      <w:pPr>
        <w:spacing w:line="480" w:lineRule="auto"/>
        <w:jc w:val="both"/>
      </w:pPr>
      <w:r w:rsidRPr="00EF660C">
        <w:lastRenderedPageBreak/>
        <w:t xml:space="preserve">Haemolysis was determined using </w:t>
      </w:r>
      <w:proofErr w:type="spellStart"/>
      <w:r w:rsidRPr="00EF660C">
        <w:t>cyanomethaemoglobin</w:t>
      </w:r>
      <w:proofErr w:type="spellEnd"/>
      <w:r w:rsidRPr="00EF660C">
        <w:t xml:space="preserve"> (CMH) reagent and </w:t>
      </w:r>
      <w:r w:rsidR="00C73CD5" w:rsidRPr="00EF660C">
        <w:t>a</w:t>
      </w:r>
      <w:r w:rsidRPr="00EF660C">
        <w:t xml:space="preserve"> haemoglobin standard. A standard curve of known haemoglobin concentrations was created (range 0.025-0.8mg/mL) with low (0.0625mg/mL), medium (0.125mg/mL) and high (0.625mg/mL) quality control samples. Triton X100 was included as a positive control. Sample materials were tested at a range of concentrations (0.16, 0.8, 4 and 40µg/mL). Whole blood was collected from healthy volunteers in Li-heparin tubes and pooled blood prepared by mixing equal volumes of blood from each donor. An aliquot of pooled whole blood was taken and centrifuged at 800xg for 15mins to determine plasma free haemoglobin (PFH). Briefly, 200 µL of calibration standard, quality controls and blanks were added to respective wells of a 96 well plate. </w:t>
      </w:r>
      <w:r w:rsidR="003D12E0">
        <w:t>Total blood haemoglobin</w:t>
      </w:r>
      <w:r w:rsidRPr="00EF660C">
        <w:t xml:space="preserve"> </w:t>
      </w:r>
      <w:r w:rsidR="003D12E0">
        <w:t>(</w:t>
      </w:r>
      <w:r w:rsidRPr="00EF660C">
        <w:t>TBH</w:t>
      </w:r>
      <w:r w:rsidR="003D12E0">
        <w:t>)</w:t>
      </w:r>
      <w:r w:rsidRPr="00EF660C">
        <w:t xml:space="preserve"> (200</w:t>
      </w:r>
      <w:r w:rsidR="00345E05" w:rsidRPr="00EF660C">
        <w:t xml:space="preserve">µL, prepared by combining 20µL of pooled whole blood and 5mL of </w:t>
      </w:r>
      <w:proofErr w:type="spellStart"/>
      <w:r w:rsidR="00345E05" w:rsidRPr="00EF660C">
        <w:t>cyanomethaemoglobin</w:t>
      </w:r>
      <w:proofErr w:type="spellEnd"/>
      <w:r w:rsidR="00345E05" w:rsidRPr="00EF660C">
        <w:t xml:space="preserve">) was added to each well. 100µL of plasma (for PFH) was added per well. </w:t>
      </w:r>
      <w:r w:rsidR="00C73CD5" w:rsidRPr="00EF660C">
        <w:t>Finally,</w:t>
      </w:r>
      <w:r w:rsidR="00345E05" w:rsidRPr="00EF660C">
        <w:t xml:space="preserve"> 100µL of CMH reagent was added to each well containing samples. Plates were covered with a plate sealer and gently shaken for 1-2 mins. Absorbance at 540nm was read to determine haemoglobin concentration. Remaining pooled whole blood was diluted with Ca</w:t>
      </w:r>
      <w:r w:rsidR="00345E05" w:rsidRPr="00EF660C">
        <w:rPr>
          <w:vertAlign w:val="superscript"/>
        </w:rPr>
        <w:t>2+</w:t>
      </w:r>
      <w:r w:rsidR="00345E05" w:rsidRPr="00EF660C">
        <w:t>/Mg</w:t>
      </w:r>
      <w:r w:rsidR="00345E05" w:rsidRPr="00EF660C">
        <w:rPr>
          <w:vertAlign w:val="superscript"/>
        </w:rPr>
        <w:t>2+</w:t>
      </w:r>
      <w:r w:rsidR="00345E05" w:rsidRPr="00EF660C">
        <w:t xml:space="preserve"> </w:t>
      </w:r>
      <w:r w:rsidR="003D12E0">
        <w:t>Dulbecco’s Phosphate Buffered Saline (</w:t>
      </w:r>
      <w:r w:rsidR="00345E05" w:rsidRPr="00EF660C">
        <w:t>DPBS</w:t>
      </w:r>
      <w:r w:rsidR="003D12E0">
        <w:t>)</w:t>
      </w:r>
      <w:r w:rsidR="00345E05" w:rsidRPr="00EF660C">
        <w:t xml:space="preserve"> to adjust total blood haemoglobin concentration to 10±2mg/mL (TBHd)</w:t>
      </w:r>
      <w:r w:rsidR="007C4036" w:rsidRPr="00EF660C">
        <w:t>. In a separate universal tube 100µL of test sample, blank or positive/negative control was added. Ca</w:t>
      </w:r>
      <w:r w:rsidR="007C4036" w:rsidRPr="00EF660C">
        <w:rPr>
          <w:vertAlign w:val="superscript"/>
        </w:rPr>
        <w:t>2+</w:t>
      </w:r>
      <w:r w:rsidR="007C4036" w:rsidRPr="00EF660C">
        <w:t>/Mg</w:t>
      </w:r>
      <w:r w:rsidR="007C4036" w:rsidRPr="00EF660C">
        <w:rPr>
          <w:vertAlign w:val="superscript"/>
        </w:rPr>
        <w:t>2+</w:t>
      </w:r>
      <w:r w:rsidR="007C4036" w:rsidRPr="00EF660C">
        <w:t xml:space="preserve"> DPBS (700µL) </w:t>
      </w:r>
      <w:proofErr w:type="gramStart"/>
      <w:r w:rsidR="007C4036" w:rsidRPr="00EF660C">
        <w:t>was</w:t>
      </w:r>
      <w:proofErr w:type="gramEnd"/>
      <w:r w:rsidR="007C4036" w:rsidRPr="00EF660C">
        <w:t xml:space="preserve"> then added to each tube and 100µL of TBHd to each test sample. In parallel 100µL of Ca</w:t>
      </w:r>
      <w:r w:rsidR="007C4036" w:rsidRPr="00EF660C">
        <w:rPr>
          <w:vertAlign w:val="superscript"/>
        </w:rPr>
        <w:t>2+</w:t>
      </w:r>
      <w:r w:rsidR="007C4036" w:rsidRPr="00EF660C">
        <w:t>/Mg</w:t>
      </w:r>
      <w:r w:rsidR="007C4036" w:rsidRPr="00EF660C">
        <w:rPr>
          <w:vertAlign w:val="superscript"/>
        </w:rPr>
        <w:t>2+</w:t>
      </w:r>
      <w:r w:rsidR="007C4036" w:rsidRPr="00EF660C">
        <w:t xml:space="preserve"> DPBS was added to separate tubes to represent a “no blood” control to evaluate potential interference of the sample materials with the assay. Tubes were covered and mixed gently avoiding vortexing which may damage erythrocytes. Tubes were then placed in an incubator at 37°C for 3 hours (±15mins) and samples were mixed every 30mins. Following incubation tubes were centrifuged at 800xg for 15mins. A fresh set of calibrators and controls were prepared as previously. </w:t>
      </w:r>
      <w:r w:rsidR="00367009" w:rsidRPr="00EF660C">
        <w:t xml:space="preserve">To a fresh 96 well plate 200µL of blank reagent, calibrators, and quality controls of TBHd was added to each well. 100µL of test samples, positive and negative controls were also added to the plate followed by 100µL of CMH reagent to every well. </w:t>
      </w:r>
      <w:r w:rsidR="00C73CD5">
        <w:t>The p</w:t>
      </w:r>
      <w:r w:rsidR="00367009" w:rsidRPr="00EF660C">
        <w:t xml:space="preserve">late was covered with a plate sealer and shaken gently on a plate shaker for 1-2mins. Absorbance at 540nm was measured spectrophotometrically and the %CV and percent </w:t>
      </w:r>
      <w:r w:rsidR="00367009" w:rsidRPr="00EF660C">
        <w:lastRenderedPageBreak/>
        <w:t xml:space="preserve">difference from theoretical </w:t>
      </w:r>
      <w:r w:rsidR="00891287">
        <w:t xml:space="preserve">percentage difference from theoretical </w:t>
      </w:r>
      <w:r w:rsidR="00367009" w:rsidRPr="00EF660C">
        <w:t xml:space="preserve">(PDFT) were calculated. Assays were accepted if %CV and PDFT were within 20%. </w:t>
      </w:r>
    </w:p>
    <w:p w14:paraId="62A31097" w14:textId="77777777" w:rsidR="00946F57" w:rsidRDefault="00946F57" w:rsidP="009A6E00">
      <w:pPr>
        <w:spacing w:line="480" w:lineRule="auto"/>
        <w:jc w:val="both"/>
        <w:rPr>
          <w:b/>
        </w:rPr>
      </w:pPr>
      <w:r>
        <w:rPr>
          <w:b/>
        </w:rPr>
        <w:t>Assessment of possible complement activation by efavirenz solid drug nanoparticles</w:t>
      </w:r>
    </w:p>
    <w:p w14:paraId="24C05A6E" w14:textId="1610DD2C" w:rsidR="00946F57" w:rsidRPr="00946F57" w:rsidRDefault="005E24BC" w:rsidP="009A6E00">
      <w:pPr>
        <w:spacing w:line="480" w:lineRule="auto"/>
        <w:jc w:val="both"/>
      </w:pPr>
      <w:r>
        <w:t xml:space="preserve">Blood was collected from healthy volunteers in tubes containing sodium citrate as anticoagulant. Plasma was prepared by centrifugation of blood samples at 2500xg for 10 minutes. Plasma was evaluated visually for haemolysis; plasma deemed to be haemolysed was not used to prepare the plasma pool. </w:t>
      </w:r>
      <w:r w:rsidR="00B11BAA">
        <w:t xml:space="preserve">Plasma was used for complement testing within 1 hour of collection. </w:t>
      </w:r>
      <w:r w:rsidR="00070DAC">
        <w:t>Pooled plasma was combined with either test material (at concentrations of 0.16, 0.8, 4 and 40µg/mL) or positive control (cobra venom factor) or negative control</w:t>
      </w:r>
      <w:r w:rsidR="002B558F">
        <w:t xml:space="preserve"> (0.9% saline). Plasm</w:t>
      </w:r>
      <w:r w:rsidR="000F4C0A">
        <w:t xml:space="preserve">a was also treated with </w:t>
      </w:r>
      <w:r w:rsidR="004710B7">
        <w:t>a generic form of Paclitaxel</w:t>
      </w:r>
      <w:r w:rsidR="002B558F">
        <w:t xml:space="preserve"> as a clinically relevant comparison for possible complement activation. Samples were incubated for 30mins at 37°C. Following </w:t>
      </w:r>
      <w:r w:rsidR="00C73CD5">
        <w:t>incubation,</w:t>
      </w:r>
      <w:r w:rsidR="002B558F">
        <w:t xml:space="preserve"> the manufacturers guidelines were then followed for completion of the iC3b ELISA. Optical density of the samples was measured at 405nm. </w:t>
      </w:r>
    </w:p>
    <w:p w14:paraId="025A052E" w14:textId="77777777" w:rsidR="00755C37" w:rsidRPr="00EF660C" w:rsidRDefault="009E413E" w:rsidP="009A6E00">
      <w:pPr>
        <w:spacing w:line="480" w:lineRule="auto"/>
        <w:jc w:val="both"/>
        <w:rPr>
          <w:b/>
        </w:rPr>
      </w:pPr>
      <w:r w:rsidRPr="00EF660C">
        <w:rPr>
          <w:b/>
        </w:rPr>
        <w:t>Isolation of peripheral blood mononuclear cells</w:t>
      </w:r>
      <w:r w:rsidR="00755C37" w:rsidRPr="00EF660C">
        <w:rPr>
          <w:b/>
        </w:rPr>
        <w:t xml:space="preserve"> from peripheral blood samples</w:t>
      </w:r>
    </w:p>
    <w:p w14:paraId="528579AC" w14:textId="45E9D1DB" w:rsidR="00755C37" w:rsidRPr="00EF660C" w:rsidRDefault="00755C37" w:rsidP="009A6E00">
      <w:pPr>
        <w:spacing w:line="480" w:lineRule="auto"/>
        <w:jc w:val="both"/>
      </w:pPr>
      <w:r w:rsidRPr="00EF660C">
        <w:t>Healthy volunteer blood was collected from the National Blood Service (Liverpool, UK)</w:t>
      </w:r>
      <w:r w:rsidR="00A24AA3">
        <w:t xml:space="preserve"> or from healthy volunteers within the department</w:t>
      </w:r>
      <w:r w:rsidRPr="00EF660C">
        <w:t>.</w:t>
      </w:r>
      <w:r w:rsidR="00A24AA3">
        <w:t xml:space="preserve"> For the latter, h</w:t>
      </w:r>
      <w:r w:rsidR="00A24AA3" w:rsidRPr="00EF660C">
        <w:t>ealthy volunteer blo</w:t>
      </w:r>
      <w:r w:rsidR="00A24AA3">
        <w:t>od was collected via venepuncture under ethics approval from the University Physical Interventions sub-committee (Reference RETH000563). Informed consent was given and accepted by the healthy volunteers for use of whole blood in subsequent assays.</w:t>
      </w:r>
      <w:r w:rsidR="00CC4EF5">
        <w:t xml:space="preserve"> All samples were anonymised.</w:t>
      </w:r>
      <w:r w:rsidR="00A24AA3">
        <w:t xml:space="preserve"> </w:t>
      </w:r>
      <w:r w:rsidRPr="00EF660C">
        <w:t xml:space="preserve"> Blood was layered over </w:t>
      </w:r>
      <w:proofErr w:type="spellStart"/>
      <w:r w:rsidRPr="00EF660C">
        <w:t>ficoll</w:t>
      </w:r>
      <w:proofErr w:type="spellEnd"/>
      <w:r w:rsidRPr="00EF660C">
        <w:t xml:space="preserve"> in a 2:1 ratio and centrifuged at 2000rpm for 30 minutes (4°C). </w:t>
      </w:r>
      <w:r w:rsidR="00C73CD5">
        <w:t>The peripheral blood mononuclear cell (</w:t>
      </w:r>
      <w:r w:rsidRPr="00EF660C">
        <w:t>PBMC</w:t>
      </w:r>
      <w:r w:rsidR="00C73CD5">
        <w:t>)</w:t>
      </w:r>
      <w:r w:rsidRPr="00EF660C">
        <w:t xml:space="preserve"> interface was then removed and transferred to a fresh universal tube prior to be</w:t>
      </w:r>
      <w:r w:rsidR="00C73CD5">
        <w:t>ing</w:t>
      </w:r>
      <w:r w:rsidRPr="00EF660C">
        <w:t xml:space="preserve"> washed three times in PBS. PBMC were then counted and resuspended to </w:t>
      </w:r>
      <w:r w:rsidR="00D222F9" w:rsidRPr="00EF660C">
        <w:t xml:space="preserve">the </w:t>
      </w:r>
      <w:r w:rsidRPr="00EF660C">
        <w:t>required density for subsequent experiments.</w:t>
      </w:r>
    </w:p>
    <w:p w14:paraId="65998BA8" w14:textId="77777777" w:rsidR="00E91A8A" w:rsidRPr="00EF660C" w:rsidRDefault="00E91A8A" w:rsidP="009A6E00">
      <w:pPr>
        <w:spacing w:line="480" w:lineRule="auto"/>
        <w:jc w:val="both"/>
        <w:rPr>
          <w:b/>
        </w:rPr>
      </w:pPr>
      <w:r w:rsidRPr="00EF660C">
        <w:rPr>
          <w:b/>
        </w:rPr>
        <w:t>Activation of PBMC using CD2, CD3 and CD28 conjugated MACSiBead particles</w:t>
      </w:r>
    </w:p>
    <w:p w14:paraId="4E8FAA82" w14:textId="3A64B9E4" w:rsidR="00E91A8A" w:rsidRPr="00EF660C" w:rsidRDefault="00E91A8A" w:rsidP="009A6E00">
      <w:pPr>
        <w:spacing w:line="480" w:lineRule="auto"/>
        <w:jc w:val="both"/>
      </w:pPr>
      <w:r w:rsidRPr="00EF660C">
        <w:lastRenderedPageBreak/>
        <w:t>Prior to use</w:t>
      </w:r>
      <w:r w:rsidR="00C73CD5">
        <w:t>,</w:t>
      </w:r>
      <w:r w:rsidRPr="00EF660C">
        <w:t xml:space="preserve"> MACSiBead particles were prepared according to the manufacturers guidelines. MACSiBead particles (2.5x10</w:t>
      </w:r>
      <w:r w:rsidRPr="00EF660C">
        <w:rPr>
          <w:vertAlign w:val="superscript"/>
        </w:rPr>
        <w:t>6</w:t>
      </w:r>
      <w:r w:rsidRPr="00EF660C">
        <w:t xml:space="preserve">) were transferred to a sterile universal tube with 200µL of fresh culture media RPMI-1640, 10% FCS) was added and centrifuged (1500rpm) for 5 minutes. </w:t>
      </w:r>
      <w:r w:rsidR="00C73CD5">
        <w:t>The s</w:t>
      </w:r>
      <w:r w:rsidRPr="00EF660C">
        <w:t xml:space="preserve">upernatant </w:t>
      </w:r>
      <w:r w:rsidR="00C73CD5">
        <w:t xml:space="preserve">fraction </w:t>
      </w:r>
      <w:r w:rsidRPr="00EF660C">
        <w:t>was aspirated and MACSiBeads were resuspended in 100µL of fresh culture media. PBMC were resuspended in culture media (900µL) at a density of 5x10</w:t>
      </w:r>
      <w:r w:rsidRPr="00EF660C">
        <w:rPr>
          <w:vertAlign w:val="superscript"/>
        </w:rPr>
        <w:t>6</w:t>
      </w:r>
      <w:r w:rsidRPr="00EF660C">
        <w:t xml:space="preserve"> cells. PBMC and MACSiBeads were combined and incubated at 37°C for 24 hours. Culture conditions consisted of unactivated PBMC, MACSiBead</w:t>
      </w:r>
      <w:r w:rsidR="00C73CD5">
        <w:t>-</w:t>
      </w:r>
      <w:r w:rsidRPr="00EF660C">
        <w:t>activated PBMC, MACSiBead</w:t>
      </w:r>
      <w:r w:rsidR="00C73CD5">
        <w:t>-</w:t>
      </w:r>
      <w:r w:rsidRPr="00EF660C">
        <w:t xml:space="preserve">activated PBMC cocultured with </w:t>
      </w:r>
      <w:r w:rsidR="00C73CD5">
        <w:t>efavirenz or the</w:t>
      </w:r>
      <w:r w:rsidRPr="00EF660C">
        <w:t xml:space="preserve"> </w:t>
      </w:r>
      <w:r w:rsidR="00C73CD5">
        <w:t>SDN</w:t>
      </w:r>
      <w:r w:rsidR="00C73CD5" w:rsidRPr="00EF660C">
        <w:t xml:space="preserve"> </w:t>
      </w:r>
      <w:r w:rsidRPr="00EF660C">
        <w:t xml:space="preserve">counterpart (10µM), PBMC cultured with </w:t>
      </w:r>
      <w:r w:rsidR="00C73CD5">
        <w:t>efavirenz or its SDN</w:t>
      </w:r>
      <w:r w:rsidRPr="00EF660C">
        <w:t xml:space="preserve"> counterpart</w:t>
      </w:r>
      <w:r w:rsidR="00C73CD5">
        <w:t>,</w:t>
      </w:r>
      <w:r w:rsidRPr="00EF660C">
        <w:t xml:space="preserve"> (10µM) and PBMC incubated for 24 hours with </w:t>
      </w:r>
      <w:r w:rsidR="00C73CD5">
        <w:t>efavirenz</w:t>
      </w:r>
      <w:r w:rsidR="00C73CD5" w:rsidRPr="00EF660C">
        <w:t xml:space="preserve"> </w:t>
      </w:r>
      <w:r w:rsidR="00C73CD5">
        <w:t>or</w:t>
      </w:r>
      <w:r w:rsidR="00C73CD5" w:rsidRPr="00EF660C">
        <w:t xml:space="preserve"> </w:t>
      </w:r>
      <w:r w:rsidR="00C73CD5">
        <w:t>its</w:t>
      </w:r>
      <w:r w:rsidR="00C73CD5" w:rsidRPr="00EF660C">
        <w:t xml:space="preserve"> </w:t>
      </w:r>
      <w:r w:rsidR="00C73CD5">
        <w:t>SDN</w:t>
      </w:r>
      <w:r w:rsidR="00C73CD5" w:rsidRPr="00EF660C">
        <w:t xml:space="preserve"> </w:t>
      </w:r>
      <w:r w:rsidRPr="00EF660C">
        <w:t>counterpart for 24 hours prior to activation with MACSiBead particles.</w:t>
      </w:r>
    </w:p>
    <w:p w14:paraId="788D2E71" w14:textId="77777777" w:rsidR="00E91A8A" w:rsidRPr="00EF660C" w:rsidRDefault="00E91A8A" w:rsidP="009A6E00">
      <w:pPr>
        <w:spacing w:line="480" w:lineRule="auto"/>
        <w:jc w:val="both"/>
      </w:pPr>
      <w:r w:rsidRPr="00EF660C">
        <w:rPr>
          <w:b/>
        </w:rPr>
        <w:t>Preparation and activation of primary monocyte derived macrophage (MDM) from healthy volunteers.</w:t>
      </w:r>
      <w:r w:rsidRPr="00EF660C">
        <w:t xml:space="preserve"> </w:t>
      </w:r>
    </w:p>
    <w:p w14:paraId="5B3B907F" w14:textId="558F0447" w:rsidR="00E91A8A" w:rsidRPr="00EF660C" w:rsidRDefault="00E91A8A" w:rsidP="009A6E00">
      <w:pPr>
        <w:spacing w:line="480" w:lineRule="auto"/>
        <w:jc w:val="both"/>
      </w:pPr>
      <w:r w:rsidRPr="00EF660C">
        <w:t xml:space="preserve">PBMC were isolated from healthy volunteer whole blood via density gradient centrifugation using Ficoll-Paque. CD14+ positive cells were isolated from PBMC via magnetic bead based cell separation. CD14+ cells were then cultured for 10 days in </w:t>
      </w:r>
      <w:proofErr w:type="spellStart"/>
      <w:r w:rsidRPr="00EF660C">
        <w:t>Iscove’s</w:t>
      </w:r>
      <w:proofErr w:type="spellEnd"/>
      <w:r w:rsidRPr="00EF660C">
        <w:t xml:space="preserve"> Modified Dulbecco’s medium</w:t>
      </w:r>
      <w:r w:rsidR="00340628">
        <w:t xml:space="preserve"> (IMDM)</w:t>
      </w:r>
      <w:r w:rsidRPr="00EF660C">
        <w:t xml:space="preserve"> containing human serum (20%) and Macrophage colony stimulating factor (M-CSF, 10ng/mL). Following differentiation into MDM, cells were incubated in the presence of lipopolysaccharide (LPS, 1µg/mL), conventional efavirenz (10µM) or efavirenz</w:t>
      </w:r>
      <w:r w:rsidR="00C73CD5">
        <w:t xml:space="preserve"> SDNs</w:t>
      </w:r>
      <w:r w:rsidRPr="00EF660C">
        <w:t xml:space="preserve"> (10µM) for 24 hours. Cell culture supernatant</w:t>
      </w:r>
      <w:r w:rsidR="00C73CD5">
        <w:t xml:space="preserve"> fraction</w:t>
      </w:r>
      <w:r w:rsidRPr="00EF660C">
        <w:t>s were then harvested for cytokine analysis.</w:t>
      </w:r>
    </w:p>
    <w:p w14:paraId="17234443" w14:textId="77777777" w:rsidR="00E91A8A" w:rsidRPr="00EF660C" w:rsidRDefault="00E91A8A" w:rsidP="009A6E00">
      <w:pPr>
        <w:spacing w:line="480" w:lineRule="auto"/>
        <w:jc w:val="both"/>
        <w:rPr>
          <w:b/>
        </w:rPr>
      </w:pPr>
      <w:r w:rsidRPr="00EF660C">
        <w:rPr>
          <w:b/>
        </w:rPr>
        <w:t>Measurement of cytokine concentrations in activated PBMC and MDM cultures</w:t>
      </w:r>
    </w:p>
    <w:p w14:paraId="3EFE75F0" w14:textId="612A3D11" w:rsidR="00E91A8A" w:rsidRPr="00EF660C" w:rsidRDefault="00E91A8A" w:rsidP="009A6E00">
      <w:pPr>
        <w:spacing w:line="480" w:lineRule="auto"/>
        <w:jc w:val="both"/>
      </w:pPr>
      <w:r w:rsidRPr="00EF660C">
        <w:t>Aliquots of culture supernatant</w:t>
      </w:r>
      <w:r w:rsidR="00C73CD5">
        <w:t xml:space="preserve"> fraction</w:t>
      </w:r>
      <w:r w:rsidRPr="00EF660C">
        <w:t xml:space="preserve">s (100µL) were taken for analysis of cytokine secretion. Determination of cytokine concentrations was carried out using multiplex cytokine assays conducted using the </w:t>
      </w:r>
      <w:proofErr w:type="spellStart"/>
      <w:r w:rsidRPr="00EF660C">
        <w:t>Bioplex</w:t>
      </w:r>
      <w:proofErr w:type="spellEnd"/>
      <w:r w:rsidRPr="00EF660C">
        <w:t xml:space="preserve"> 200 system (</w:t>
      </w:r>
      <w:proofErr w:type="spellStart"/>
      <w:r w:rsidRPr="00EF660C">
        <w:t>Biorad</w:t>
      </w:r>
      <w:proofErr w:type="spellEnd"/>
      <w:r w:rsidRPr="00EF660C">
        <w:t>). IL-2, IL-10 and IFNγ were measured for PBMC stimulation and IL-1β, IL-6, IL-8 and TNFα were measured for MDM stimulation. Briefly, coupled beads (50µL)</w:t>
      </w:r>
      <w:r w:rsidR="00131D99">
        <w:t xml:space="preserve"> were </w:t>
      </w:r>
      <w:r w:rsidR="00131D99">
        <w:lastRenderedPageBreak/>
        <w:t>added to every well on a</w:t>
      </w:r>
      <w:r w:rsidRPr="00EF660C">
        <w:t xml:space="preserve"> 96 well plate. Plates were washed with wash buffer three times using a vacuum manifold prior to cell culture supernatant</w:t>
      </w:r>
      <w:r w:rsidR="00C73CD5">
        <w:t xml:space="preserve"> fraction</w:t>
      </w:r>
      <w:r w:rsidRPr="00EF660C">
        <w:t xml:space="preserve">s (50µL) being added to the plate alongside multiplexed standard curves for relevant cytokines. Samples </w:t>
      </w:r>
      <w:r w:rsidR="00C73CD5">
        <w:t xml:space="preserve">were </w:t>
      </w:r>
      <w:r w:rsidRPr="00EF660C">
        <w:t xml:space="preserve">incubated on a plate shaker at room temperature for 30 minutes. Plates were then washed three times prior to the addition of detection antibodies (25µL) and then incubated on a plate shaker at room temperature for 30 minutes. Plates were again washed three times prior to the addition of </w:t>
      </w:r>
      <w:proofErr w:type="spellStart"/>
      <w:r w:rsidRPr="00EF660C">
        <w:t>streptavadin</w:t>
      </w:r>
      <w:proofErr w:type="spellEnd"/>
      <w:r w:rsidRPr="00EF660C">
        <w:t xml:space="preserve">-PE antibodies (50µL) and incubation on a plate shaker for 10 minutes. Plates were then washed for a final three times and assay buffer (125µL) added to wells. Plates were then analysed on a </w:t>
      </w:r>
      <w:proofErr w:type="spellStart"/>
      <w:r w:rsidRPr="00EF660C">
        <w:t>Bioplex</w:t>
      </w:r>
      <w:proofErr w:type="spellEnd"/>
      <w:r w:rsidRPr="00EF660C">
        <w:t xml:space="preserve"> 200 analyser using recommended gating settings.</w:t>
      </w:r>
    </w:p>
    <w:p w14:paraId="42FF497C" w14:textId="77777777" w:rsidR="00E91A8A" w:rsidRPr="00EF660C" w:rsidRDefault="00E91A8A" w:rsidP="009A6E00">
      <w:pPr>
        <w:spacing w:line="480" w:lineRule="auto"/>
        <w:jc w:val="both"/>
      </w:pPr>
      <w:proofErr w:type="gramStart"/>
      <w:r w:rsidRPr="00EF660C">
        <w:rPr>
          <w:b/>
        </w:rPr>
        <w:t>Analysis of activation markers in CD4 and CD8 T cells</w:t>
      </w:r>
      <w:r w:rsidRPr="00EF660C">
        <w:t>.</w:t>
      </w:r>
      <w:proofErr w:type="gramEnd"/>
      <w:r w:rsidRPr="00EF660C">
        <w:t xml:space="preserve"> </w:t>
      </w:r>
    </w:p>
    <w:p w14:paraId="56B2F6F5" w14:textId="35D871FA" w:rsidR="00E91A8A" w:rsidRPr="00EF660C" w:rsidRDefault="00E91A8A" w:rsidP="009A6E00">
      <w:pPr>
        <w:spacing w:line="480" w:lineRule="auto"/>
        <w:jc w:val="both"/>
      </w:pPr>
      <w:r w:rsidRPr="00EF660C">
        <w:t>Prior to analysis of activation marker expression by flow cytometry MACSiBeads were removed from cell cultures by resuspending PBMC in buffer (PBS, pH7.2; 0.5% human serum albumin; 2mM EDTA)</w:t>
      </w:r>
      <w:r w:rsidR="007D2EEC">
        <w:t xml:space="preserve"> to a density of 5x10</w:t>
      </w:r>
      <w:r w:rsidR="007D2EEC">
        <w:rPr>
          <w:vertAlign w:val="superscript"/>
        </w:rPr>
        <w:t>6</w:t>
      </w:r>
      <w:r w:rsidR="007D2EEC">
        <w:t>/mL</w:t>
      </w:r>
      <w:r w:rsidRPr="00EF660C">
        <w:t xml:space="preserve"> and placing the tube in a magnetic field (MACSiMAG separator) for 5 minutes. </w:t>
      </w:r>
      <w:r w:rsidR="0076327D">
        <w:t>The s</w:t>
      </w:r>
      <w:r w:rsidRPr="00EF660C">
        <w:t xml:space="preserve">upernatant </w:t>
      </w:r>
      <w:r w:rsidR="0076327D">
        <w:t xml:space="preserve">fraction </w:t>
      </w:r>
      <w:r w:rsidRPr="00EF660C">
        <w:t>containing the cells was carefully removed and placed in a fresh tube. T</w:t>
      </w:r>
      <w:r w:rsidR="0076327D">
        <w:t>he t</w:t>
      </w:r>
      <w:r w:rsidRPr="00EF660C">
        <w:t xml:space="preserve">ube was removed from magnetic field, buffer added and </w:t>
      </w:r>
      <w:r w:rsidR="0076327D">
        <w:t xml:space="preserve">the </w:t>
      </w:r>
      <w:r w:rsidRPr="00EF660C">
        <w:t xml:space="preserve">process repeated to maximise recovery of cells. PBMC samples were then stained with either CD4-FITC or CD8-FITC conjugated antibodies (1:11) in buffer for 30 minutes to enable gating of CD4+ and CD8+ T cells along with a combination of antibodies against either CD25-PE, CD44-APC, CD69-APC or CD95-APC. Samples were then washed three times in buffer before analysis on a BD </w:t>
      </w:r>
      <w:proofErr w:type="spellStart"/>
      <w:r w:rsidRPr="00EF660C">
        <w:t>FACSCantoII</w:t>
      </w:r>
      <w:proofErr w:type="spellEnd"/>
      <w:r w:rsidRPr="00EF660C">
        <w:t xml:space="preserve"> flow cytometer. The PBMC population was gated using linear forward and side scatter.</w:t>
      </w:r>
    </w:p>
    <w:p w14:paraId="2AB8F7D6" w14:textId="77777777" w:rsidR="00E91A8A" w:rsidRPr="00EF660C" w:rsidRDefault="00E91A8A" w:rsidP="009A6E00">
      <w:pPr>
        <w:spacing w:line="480" w:lineRule="auto"/>
        <w:jc w:val="both"/>
        <w:rPr>
          <w:b/>
        </w:rPr>
      </w:pPr>
      <w:r w:rsidRPr="00EF660C">
        <w:rPr>
          <w:b/>
        </w:rPr>
        <w:t xml:space="preserve">Analysis of cell proliferation in PBMC treated with PHA by incorporation of </w:t>
      </w:r>
      <w:r w:rsidRPr="005C6D59">
        <w:rPr>
          <w:b/>
          <w:vertAlign w:val="superscript"/>
        </w:rPr>
        <w:t>3</w:t>
      </w:r>
      <w:r w:rsidRPr="00EF660C">
        <w:rPr>
          <w:b/>
        </w:rPr>
        <w:t>H-thymidine</w:t>
      </w:r>
    </w:p>
    <w:p w14:paraId="150896A0" w14:textId="732CE1CB" w:rsidR="00E91A8A" w:rsidRPr="00EF660C" w:rsidRDefault="00E91A8A" w:rsidP="009A6E00">
      <w:pPr>
        <w:spacing w:line="480" w:lineRule="auto"/>
        <w:jc w:val="both"/>
      </w:pPr>
      <w:r w:rsidRPr="00EF660C">
        <w:t>Cell density of PBMC was adjusted to 2.5x10</w:t>
      </w:r>
      <w:r w:rsidRPr="00C87B96">
        <w:rPr>
          <w:vertAlign w:val="superscript"/>
        </w:rPr>
        <w:t>6</w:t>
      </w:r>
      <w:r w:rsidRPr="00EF660C">
        <w:t xml:space="preserve"> cells per ml and plated at 100µL per well (25,000 cells per well) in a 96 well round bottomed plate. 50µL of</w:t>
      </w:r>
      <w:r w:rsidR="007D2EEC">
        <w:t xml:space="preserve"> </w:t>
      </w:r>
      <w:proofErr w:type="spellStart"/>
      <w:r w:rsidR="007D2EEC">
        <w:t>phytohaemagglutinin</w:t>
      </w:r>
      <w:proofErr w:type="spellEnd"/>
      <w:r w:rsidRPr="00EF660C">
        <w:t xml:space="preserve"> </w:t>
      </w:r>
      <w:r w:rsidR="007D2EEC">
        <w:t>(</w:t>
      </w:r>
      <w:r w:rsidRPr="00EF660C">
        <w:t>PHA</w:t>
      </w:r>
      <w:r w:rsidR="007D2EEC">
        <w:t>)</w:t>
      </w:r>
      <w:r w:rsidRPr="00EF660C">
        <w:t xml:space="preserve"> (20µg/mL) was then added per well. 50µL of either medium or medium containing drug (efavirenz or efavirenz </w:t>
      </w:r>
      <w:r w:rsidR="0076327D">
        <w:lastRenderedPageBreak/>
        <w:t>SDNs</w:t>
      </w:r>
      <w:r w:rsidRPr="00EF660C">
        <w:t>, 10µM) was added to the wells in triplicate. Plates were then cultured for 48 hours (37°C; 5% CO</w:t>
      </w:r>
      <w:r w:rsidRPr="00C87B96">
        <w:rPr>
          <w:vertAlign w:val="subscript"/>
        </w:rPr>
        <w:t>2</w:t>
      </w:r>
      <w:r w:rsidRPr="00EF660C">
        <w:t>), the final 16 h with 1µCi [</w:t>
      </w:r>
      <w:r w:rsidRPr="005C6D59">
        <w:rPr>
          <w:vertAlign w:val="superscript"/>
        </w:rPr>
        <w:t>3</w:t>
      </w:r>
      <w:r w:rsidRPr="00EF660C">
        <w:t xml:space="preserve">H]-thymidine per well. Cell were then harvested onto a </w:t>
      </w:r>
      <w:proofErr w:type="spellStart"/>
      <w:r w:rsidRPr="00EF660C">
        <w:t>filtermat</w:t>
      </w:r>
      <w:proofErr w:type="spellEnd"/>
      <w:r w:rsidRPr="00EF660C">
        <w:t xml:space="preserve"> using a </w:t>
      </w:r>
      <w:proofErr w:type="spellStart"/>
      <w:r w:rsidRPr="00EF660C">
        <w:t>tomtec</w:t>
      </w:r>
      <w:proofErr w:type="spellEnd"/>
      <w:r w:rsidRPr="00EF660C">
        <w:t xml:space="preserve"> harvester 96 and sealed in a sample bag with melt on </w:t>
      </w:r>
      <w:proofErr w:type="spellStart"/>
      <w:r w:rsidRPr="00EF660C">
        <w:t>scint</w:t>
      </w:r>
      <w:proofErr w:type="spellEnd"/>
      <w:r w:rsidRPr="00EF660C">
        <w:t>. Incorporated radioactivity was counted on a Perkin-Elmer MicroBeta detector.</w:t>
      </w:r>
    </w:p>
    <w:p w14:paraId="05872F5A" w14:textId="77777777" w:rsidR="00E91A8A" w:rsidRPr="00EF660C" w:rsidRDefault="00E91A8A" w:rsidP="009A6E00">
      <w:pPr>
        <w:spacing w:line="480" w:lineRule="auto"/>
        <w:jc w:val="both"/>
      </w:pPr>
      <w:r w:rsidRPr="00EF660C">
        <w:rPr>
          <w:b/>
        </w:rPr>
        <w:t>Analysis of phagocytosis in primary monocyte derived macrophages</w:t>
      </w:r>
      <w:r w:rsidRPr="00EF660C">
        <w:t xml:space="preserve"> </w:t>
      </w:r>
    </w:p>
    <w:p w14:paraId="2E303E27" w14:textId="4021E61F" w:rsidR="00E91A8A" w:rsidRPr="00EF660C" w:rsidRDefault="00E91A8A" w:rsidP="009A6E00">
      <w:pPr>
        <w:spacing w:line="480" w:lineRule="auto"/>
        <w:jc w:val="both"/>
      </w:pPr>
      <w:r w:rsidRPr="00EF660C">
        <w:t xml:space="preserve">CD14+ cells were isolated from PBMC samples by magnetic bead separation and incubated in IMDM media containing M-CSF (10ng/mL) for 12 days replacing the media every three days to differentiate into monocyte derived macrophages (MDM). Following differentiation, MDM were treated with efavirenz or the efavirenz </w:t>
      </w:r>
      <w:r w:rsidR="0076327D">
        <w:t>SDNs</w:t>
      </w:r>
      <w:r w:rsidR="0076327D" w:rsidRPr="00EF660C">
        <w:t xml:space="preserve"> </w:t>
      </w:r>
      <w:r w:rsidRPr="00EF660C">
        <w:t xml:space="preserve">(10µM) for 24 hours. Following incubation, determination of phagocytic capacity was achieved using </w:t>
      </w:r>
      <w:proofErr w:type="spellStart"/>
      <w:r w:rsidRPr="00EF660C">
        <w:t>pHrodo</w:t>
      </w:r>
      <w:proofErr w:type="spellEnd"/>
      <w:r w:rsidRPr="00EF660C">
        <w:t xml:space="preserve"> reagent (Molecular probes, UK). Briefly, MDM were harvested and plated out in a black 96 well plate at 100,000 cells per well. </w:t>
      </w:r>
      <w:proofErr w:type="spellStart"/>
      <w:proofErr w:type="gramStart"/>
      <w:r w:rsidRPr="00EF660C">
        <w:t>pHrodo</w:t>
      </w:r>
      <w:proofErr w:type="spellEnd"/>
      <w:proofErr w:type="gramEnd"/>
      <w:r w:rsidRPr="00EF660C">
        <w:t xml:space="preserve">™ </w:t>
      </w:r>
      <w:proofErr w:type="spellStart"/>
      <w:r w:rsidRPr="00EF660C">
        <w:t>BioParticles</w:t>
      </w:r>
      <w:proofErr w:type="spellEnd"/>
      <w:r w:rsidRPr="00EF660C">
        <w:t xml:space="preserve">® were prepared by resuspending 2 mg of lyophilized product in 2mL of uptake buffer (Hanks Balanced Salt Solution, 20 </w:t>
      </w:r>
      <w:proofErr w:type="spellStart"/>
      <w:r w:rsidRPr="00EF660C">
        <w:t>mM</w:t>
      </w:r>
      <w:proofErr w:type="spellEnd"/>
      <w:r w:rsidRPr="00EF660C">
        <w:t xml:space="preserve"> HEPES, pH 7.4) and briefly vortexed to completely resuspend the particles. Cytochalasin B (10µM) was used as a positive control for inhibition of phagocytosis. Culture media was removed from each well and replaced with the </w:t>
      </w:r>
      <w:proofErr w:type="spellStart"/>
      <w:r w:rsidRPr="00EF660C">
        <w:t>pHrodo</w:t>
      </w:r>
      <w:proofErr w:type="spellEnd"/>
      <w:r w:rsidRPr="00EF660C">
        <w:t xml:space="preserve"> </w:t>
      </w:r>
      <w:proofErr w:type="spellStart"/>
      <w:r w:rsidRPr="00EF660C">
        <w:t>bioparticle</w:t>
      </w:r>
      <w:proofErr w:type="spellEnd"/>
      <w:r w:rsidRPr="00EF660C">
        <w:t xml:space="preserve"> solution (100µL). </w:t>
      </w:r>
      <w:r w:rsidR="0076327D">
        <w:t>The p</w:t>
      </w:r>
      <w:r w:rsidRPr="00EF660C">
        <w:t>late was covered and transferred to an incubator at 37°C without CO</w:t>
      </w:r>
      <w:r w:rsidRPr="00C87B96">
        <w:rPr>
          <w:vertAlign w:val="subscript"/>
        </w:rPr>
        <w:t>2</w:t>
      </w:r>
      <w:r w:rsidRPr="00EF660C">
        <w:t xml:space="preserve"> to prevent artificial acidification of the uptake buffer thereby minimising background signal. Plates were read using a plate reader with an excitation of 550nM and emission of 600nM.</w:t>
      </w:r>
    </w:p>
    <w:p w14:paraId="0BCD2953" w14:textId="77777777" w:rsidR="00EC331C" w:rsidRDefault="00EC331C" w:rsidP="009A6E00">
      <w:pPr>
        <w:spacing w:line="480" w:lineRule="auto"/>
        <w:jc w:val="both"/>
        <w:rPr>
          <w:b/>
        </w:rPr>
      </w:pPr>
      <w:r w:rsidRPr="00EC331C">
        <w:rPr>
          <w:b/>
        </w:rPr>
        <w:t>Accumulation of radiolabelled efavirenz solid drug nanoparticles in monocyte derived macrophages</w:t>
      </w:r>
    </w:p>
    <w:p w14:paraId="58B70FBF" w14:textId="7974C946" w:rsidR="00A0412A" w:rsidRDefault="00EC331C" w:rsidP="009A6E00">
      <w:pPr>
        <w:spacing w:line="480" w:lineRule="auto"/>
        <w:jc w:val="both"/>
      </w:pPr>
      <w:r>
        <w:t xml:space="preserve">MDM were generated as described </w:t>
      </w:r>
      <w:r w:rsidR="0076327D">
        <w:t xml:space="preserve">above </w:t>
      </w:r>
      <w:r>
        <w:t xml:space="preserve">and treated with Dynasore (100µM), </w:t>
      </w:r>
      <w:r w:rsidR="0076327D">
        <w:t>i</w:t>
      </w:r>
      <w:r>
        <w:t xml:space="preserve">ndomethacin (100µM) or cytochalasin B (5µM) for 24 hours prior to the addition of radiolabelled efavirenz </w:t>
      </w:r>
      <w:r w:rsidR="0076327D">
        <w:t>SDN</w:t>
      </w:r>
      <w:r>
        <w:t>s (0.3µCi, 10µM) for 1 hour. Following incubation cells were centrifuged (9000rpm, 1 minute) and an aliquot of supernatant</w:t>
      </w:r>
      <w:r w:rsidR="0076327D">
        <w:t xml:space="preserve"> fraction</w:t>
      </w:r>
      <w:r>
        <w:t xml:space="preserve"> (100µL, extracellular sample) taken and placed in a scintillation vial</w:t>
      </w:r>
      <w:r w:rsidR="0076327D">
        <w:t>.</w:t>
      </w:r>
    </w:p>
    <w:p w14:paraId="01E3EDE1" w14:textId="77777777" w:rsidR="00A940D5" w:rsidRDefault="00A0412A" w:rsidP="009A6E00">
      <w:pPr>
        <w:spacing w:line="480" w:lineRule="auto"/>
        <w:jc w:val="both"/>
        <w:rPr>
          <w:b/>
        </w:rPr>
      </w:pPr>
      <w:r>
        <w:rPr>
          <w:b/>
        </w:rPr>
        <w:lastRenderedPageBreak/>
        <w:t>Measurement of efavirenz solid drug nanoparticle effects on cytoto</w:t>
      </w:r>
      <w:r w:rsidR="00A940D5">
        <w:rPr>
          <w:b/>
        </w:rPr>
        <w:t>xic activity of NK cells by label-free RT-CES system</w:t>
      </w:r>
    </w:p>
    <w:p w14:paraId="20297BE6" w14:textId="3722B1AA" w:rsidR="007C3A79" w:rsidRPr="00C778A4" w:rsidRDefault="00893D3A" w:rsidP="009A6E00">
      <w:pPr>
        <w:spacing w:line="480" w:lineRule="auto"/>
        <w:jc w:val="both"/>
        <w:rPr>
          <w:b/>
        </w:rPr>
      </w:pPr>
      <w:r>
        <w:t xml:space="preserve">Effector cells (NK92) were prepared </w:t>
      </w:r>
      <w:proofErr w:type="gramStart"/>
      <w:r>
        <w:t>at 1x10</w:t>
      </w:r>
      <w:r>
        <w:rPr>
          <w:vertAlign w:val="superscript"/>
        </w:rPr>
        <w:t>6</w:t>
      </w:r>
      <w:r>
        <w:t xml:space="preserve"> cells/mL</w:t>
      </w:r>
      <w:proofErr w:type="gramEnd"/>
      <w:r>
        <w:t xml:space="preserve"> and treated with test nanoparticles for 24 hours. Target cell </w:t>
      </w:r>
      <w:r w:rsidR="00C778A4">
        <w:t xml:space="preserve">(HepG2) </w:t>
      </w:r>
      <w:r>
        <w:t xml:space="preserve">density was adjusted </w:t>
      </w:r>
      <w:proofErr w:type="gramStart"/>
      <w:r>
        <w:t>to 0.5x10</w:t>
      </w:r>
      <w:r>
        <w:rPr>
          <w:vertAlign w:val="superscript"/>
        </w:rPr>
        <w:t>6</w:t>
      </w:r>
      <w:r>
        <w:t xml:space="preserve"> cells/mL</w:t>
      </w:r>
      <w:proofErr w:type="gramEnd"/>
      <w:r>
        <w:t>. Media (50µL RPMI-1640) was added to all wells and plate attached to RT-CES, starting the appropriate program. Following background measurement</w:t>
      </w:r>
      <w:r w:rsidR="00C778A4">
        <w:t>, HepG2 (50µL) were added per well of the RT-CES plate and data acquisition started. HepG2 cells were left in culture for approximately 16-20 hours prior to the addition of NK92 cells. On the second day</w:t>
      </w:r>
      <w:r w:rsidR="0076327D">
        <w:t>,</w:t>
      </w:r>
      <w:r w:rsidR="00C778A4">
        <w:t xml:space="preserve"> NK92 cell viability was determined and cells readjusted to a density of 25.x10</w:t>
      </w:r>
      <w:r w:rsidR="00C778A4">
        <w:rPr>
          <w:vertAlign w:val="superscript"/>
        </w:rPr>
        <w:t>6</w:t>
      </w:r>
      <w:r w:rsidR="00C778A4">
        <w:t xml:space="preserve"> viable cells/mL resulting in an effector to target (E</w:t>
      </w:r>
      <w:proofErr w:type="gramStart"/>
      <w:r w:rsidR="00C778A4">
        <w:t>:T</w:t>
      </w:r>
      <w:proofErr w:type="gramEnd"/>
      <w:r w:rsidR="00C778A4">
        <w:t xml:space="preserve">) ratio of 5:1. </w:t>
      </w:r>
      <w:r w:rsidR="00A2730E">
        <w:t>RT-CES program was paused for the addition of NK92 cells then returned to incubator to resume data acquisition for a further 24 hours.</w:t>
      </w:r>
      <w:r w:rsidR="00712407">
        <w:t xml:space="preserve"> On day 3</w:t>
      </w:r>
      <w:r w:rsidR="0076327D">
        <w:t>,</w:t>
      </w:r>
      <w:r w:rsidR="00712407">
        <w:t xml:space="preserve"> data acquisition was stopped and the data analysed by assessing the area under the curve (AUC) for each sample.</w:t>
      </w:r>
    </w:p>
    <w:p w14:paraId="36046BF9" w14:textId="77777777" w:rsidR="009C5DE3" w:rsidRDefault="009C5DE3" w:rsidP="009C5DE3">
      <w:pPr>
        <w:spacing w:line="480" w:lineRule="auto"/>
        <w:jc w:val="both"/>
        <w:rPr>
          <w:b/>
        </w:rPr>
      </w:pPr>
      <w:r>
        <w:rPr>
          <w:b/>
        </w:rPr>
        <w:t>Statistical analysis</w:t>
      </w:r>
    </w:p>
    <w:p w14:paraId="248B2433" w14:textId="0866DD5F" w:rsidR="00C778A4" w:rsidRDefault="009C5DE3" w:rsidP="009C5DE3">
      <w:pPr>
        <w:spacing w:line="480" w:lineRule="auto"/>
        <w:jc w:val="both"/>
        <w:rPr>
          <w:b/>
        </w:rPr>
      </w:pPr>
      <w:r>
        <w:t>Distribution of the data was assessed using a Shapiro-Wilk test. For comparisons between datasets either an unpaired t-test or a Mann-Whitney test was used for normally and non-normally distributed data respectively. Stats Direct software (version 3.0.171) was used for data analysis and a P value &lt; 0.05 was considered statistically significant.</w:t>
      </w:r>
      <w:r w:rsidR="00C778A4">
        <w:rPr>
          <w:b/>
        </w:rPr>
        <w:br w:type="page"/>
      </w:r>
    </w:p>
    <w:p w14:paraId="08F87A8B" w14:textId="77777777" w:rsidR="007C3A79" w:rsidRPr="00EF660C" w:rsidRDefault="006E7130" w:rsidP="009A6E00">
      <w:pPr>
        <w:spacing w:line="480" w:lineRule="auto"/>
        <w:jc w:val="both"/>
        <w:rPr>
          <w:b/>
        </w:rPr>
      </w:pPr>
      <w:r w:rsidRPr="00EF660C">
        <w:rPr>
          <w:b/>
        </w:rPr>
        <w:lastRenderedPageBreak/>
        <w:t>RESULTS</w:t>
      </w:r>
    </w:p>
    <w:p w14:paraId="3F81DAF2" w14:textId="2B384198" w:rsidR="006E7130" w:rsidRPr="00EF660C" w:rsidRDefault="006E7130" w:rsidP="009A6E00">
      <w:pPr>
        <w:spacing w:line="480" w:lineRule="auto"/>
        <w:jc w:val="both"/>
      </w:pPr>
      <w:r w:rsidRPr="00EF660C">
        <w:rPr>
          <w:b/>
        </w:rPr>
        <w:t xml:space="preserve">Characterisation of efavirenz </w:t>
      </w:r>
      <w:r w:rsidR="00D10CD9">
        <w:rPr>
          <w:b/>
        </w:rPr>
        <w:t>solid drug nanoparticles</w:t>
      </w:r>
    </w:p>
    <w:p w14:paraId="73B95572" w14:textId="38B17A34" w:rsidR="00EF660C" w:rsidRDefault="00AD79A8" w:rsidP="009A6E00">
      <w:pPr>
        <w:spacing w:line="480" w:lineRule="auto"/>
        <w:jc w:val="both"/>
        <w:rPr>
          <w:rFonts w:cstheme="minorHAnsi"/>
        </w:rPr>
      </w:pPr>
      <w:r>
        <w:rPr>
          <w:rFonts w:cstheme="minorHAnsi"/>
        </w:rPr>
        <w:t>A 1mg/mL</w:t>
      </w:r>
      <w:r w:rsidR="00D70ADA">
        <w:rPr>
          <w:rFonts w:cstheme="minorHAnsi"/>
        </w:rPr>
        <w:t xml:space="preserve"> (with respect to EFV content)</w:t>
      </w:r>
      <w:r w:rsidR="00270E3C" w:rsidRPr="00EF660C">
        <w:rPr>
          <w:rFonts w:cstheme="minorHAnsi"/>
        </w:rPr>
        <w:t xml:space="preserve"> </w:t>
      </w:r>
      <w:r w:rsidR="007D2EEC">
        <w:rPr>
          <w:rFonts w:cstheme="minorHAnsi"/>
        </w:rPr>
        <w:t>dispersion</w:t>
      </w:r>
      <w:r w:rsidR="00270E3C" w:rsidRPr="00EF660C">
        <w:rPr>
          <w:rFonts w:cstheme="minorHAnsi"/>
        </w:rPr>
        <w:t xml:space="preserve"> of efavirenz SDN was made in deionised water, phosphate buffered saline (PBS) or </w:t>
      </w:r>
      <w:proofErr w:type="spellStart"/>
      <w:r w:rsidR="00270E3C" w:rsidRPr="00EF660C">
        <w:rPr>
          <w:rFonts w:cstheme="minorHAnsi"/>
        </w:rPr>
        <w:t>NaCl</w:t>
      </w:r>
      <w:proofErr w:type="spellEnd"/>
      <w:r w:rsidR="00270E3C" w:rsidRPr="00EF660C">
        <w:rPr>
          <w:rFonts w:cstheme="minorHAnsi"/>
        </w:rPr>
        <w:t xml:space="preserve"> (10mM). Hydrodynamic </w:t>
      </w:r>
      <w:r w:rsidR="006240DE">
        <w:rPr>
          <w:rFonts w:cstheme="minorHAnsi"/>
        </w:rPr>
        <w:t>diameter</w:t>
      </w:r>
      <w:r w:rsidR="00054063" w:rsidRPr="00EF660C">
        <w:rPr>
          <w:rFonts w:cstheme="minorHAnsi"/>
        </w:rPr>
        <w:t xml:space="preserve"> (Z-average)</w:t>
      </w:r>
      <w:r w:rsidR="00270E3C" w:rsidRPr="00EF660C">
        <w:rPr>
          <w:rFonts w:cstheme="minorHAnsi"/>
        </w:rPr>
        <w:t xml:space="preserve"> and zeta potential</w:t>
      </w:r>
      <w:r w:rsidR="00ED2720">
        <w:rPr>
          <w:rFonts w:cstheme="minorHAnsi"/>
        </w:rPr>
        <w:t xml:space="preserve"> </w:t>
      </w:r>
      <w:r w:rsidR="00270E3C" w:rsidRPr="00EF660C">
        <w:rPr>
          <w:rFonts w:cstheme="minorHAnsi"/>
        </w:rPr>
        <w:t>were assessed in each of these</w:t>
      </w:r>
      <w:r w:rsidR="007D2EEC">
        <w:rPr>
          <w:rFonts w:cstheme="minorHAnsi"/>
        </w:rPr>
        <w:t xml:space="preserve"> dispersions </w:t>
      </w:r>
      <w:r w:rsidR="00270E3C" w:rsidRPr="00EF660C">
        <w:rPr>
          <w:rFonts w:cstheme="minorHAnsi"/>
        </w:rPr>
        <w:t xml:space="preserve">to determine their impact on physical-chemical characteristics (PCC). </w:t>
      </w:r>
      <w:r w:rsidR="00054063" w:rsidRPr="00EF660C">
        <w:rPr>
          <w:rFonts w:cstheme="minorHAnsi"/>
        </w:rPr>
        <w:t xml:space="preserve">There was no significant difference in </w:t>
      </w:r>
      <w:r w:rsidR="00FB20D9">
        <w:rPr>
          <w:rFonts w:cstheme="minorHAnsi"/>
        </w:rPr>
        <w:t>size</w:t>
      </w:r>
      <w:r w:rsidR="00054063" w:rsidRPr="00EF660C">
        <w:rPr>
          <w:rFonts w:cstheme="minorHAnsi"/>
        </w:rPr>
        <w:t xml:space="preserve"> for SDN</w:t>
      </w:r>
      <w:r w:rsidR="006240DE">
        <w:rPr>
          <w:rFonts w:cstheme="minorHAnsi"/>
        </w:rPr>
        <w:t>s</w:t>
      </w:r>
      <w:r w:rsidR="00054063" w:rsidRPr="00EF660C">
        <w:rPr>
          <w:rFonts w:cstheme="minorHAnsi"/>
        </w:rPr>
        <w:t xml:space="preserve"> dispersed in deionised water (26</w:t>
      </w:r>
      <w:r w:rsidR="006240DE">
        <w:rPr>
          <w:rFonts w:cstheme="minorHAnsi"/>
        </w:rPr>
        <w:t>4 ± 5</w:t>
      </w:r>
      <w:r w:rsidR="00054063" w:rsidRPr="00EF660C">
        <w:rPr>
          <w:rFonts w:cstheme="minorHAnsi"/>
        </w:rPr>
        <w:t>nm) compare</w:t>
      </w:r>
      <w:r w:rsidR="006240DE">
        <w:rPr>
          <w:rFonts w:cstheme="minorHAnsi"/>
        </w:rPr>
        <w:t>d to SDN dispersed in PBS (300</w:t>
      </w:r>
      <w:r w:rsidR="00054063" w:rsidRPr="00EF660C">
        <w:rPr>
          <w:rFonts w:cstheme="minorHAnsi"/>
        </w:rPr>
        <w:t xml:space="preserve"> ± 1</w:t>
      </w:r>
      <w:r w:rsidR="006240DE">
        <w:rPr>
          <w:rFonts w:cstheme="minorHAnsi"/>
        </w:rPr>
        <w:t xml:space="preserve">6nm) or </w:t>
      </w:r>
      <w:proofErr w:type="spellStart"/>
      <w:r w:rsidR="006240DE">
        <w:rPr>
          <w:rFonts w:cstheme="minorHAnsi"/>
        </w:rPr>
        <w:t>NaCl</w:t>
      </w:r>
      <w:proofErr w:type="spellEnd"/>
      <w:r w:rsidR="006240DE">
        <w:rPr>
          <w:rFonts w:cstheme="minorHAnsi"/>
        </w:rPr>
        <w:t xml:space="preserve"> (28</w:t>
      </w:r>
      <w:r w:rsidR="00054063" w:rsidRPr="00EF660C">
        <w:rPr>
          <w:rFonts w:cstheme="minorHAnsi"/>
        </w:rPr>
        <w:t>9 ± 12nm</w:t>
      </w:r>
      <w:r w:rsidR="00D10CD9">
        <w:rPr>
          <w:rFonts w:cstheme="minorHAnsi"/>
        </w:rPr>
        <w:t xml:space="preserve">; </w:t>
      </w:r>
      <w:r w:rsidR="00716256">
        <w:rPr>
          <w:rFonts w:cstheme="minorHAnsi"/>
        </w:rPr>
        <w:t xml:space="preserve">supplementary </w:t>
      </w:r>
      <w:r w:rsidR="00054063" w:rsidRPr="00EF660C">
        <w:rPr>
          <w:rFonts w:cstheme="minorHAnsi"/>
        </w:rPr>
        <w:t>figure 1a</w:t>
      </w:r>
      <w:r w:rsidR="00D10CD9">
        <w:rPr>
          <w:rFonts w:cstheme="minorHAnsi"/>
        </w:rPr>
        <w:t>)</w:t>
      </w:r>
      <w:r w:rsidR="00054063" w:rsidRPr="00EF660C">
        <w:rPr>
          <w:rFonts w:cstheme="minorHAnsi"/>
        </w:rPr>
        <w:t xml:space="preserve">. </w:t>
      </w:r>
      <w:r w:rsidR="00716256">
        <w:rPr>
          <w:rFonts w:cstheme="minorHAnsi"/>
        </w:rPr>
        <w:t>Supplementary f</w:t>
      </w:r>
      <w:r w:rsidR="00054063" w:rsidRPr="00EF660C">
        <w:rPr>
          <w:rFonts w:cstheme="minorHAnsi"/>
        </w:rPr>
        <w:t>igure 1b shows</w:t>
      </w:r>
      <w:r w:rsidR="006240DE">
        <w:rPr>
          <w:rFonts w:cstheme="minorHAnsi"/>
        </w:rPr>
        <w:t xml:space="preserve"> polydispersity indices (PDI)</w:t>
      </w:r>
      <w:r w:rsidR="00054063" w:rsidRPr="00EF660C">
        <w:rPr>
          <w:rFonts w:cstheme="minorHAnsi"/>
        </w:rPr>
        <w:t xml:space="preserve"> for SDN</w:t>
      </w:r>
      <w:r w:rsidR="006240DE">
        <w:rPr>
          <w:rFonts w:cstheme="minorHAnsi"/>
        </w:rPr>
        <w:t>s</w:t>
      </w:r>
      <w:r w:rsidR="00054063" w:rsidRPr="00EF660C">
        <w:rPr>
          <w:rFonts w:cstheme="minorHAnsi"/>
        </w:rPr>
        <w:t xml:space="preserve"> dispersed in deionised water, PBS and </w:t>
      </w:r>
      <w:proofErr w:type="spellStart"/>
      <w:r w:rsidR="00054063" w:rsidRPr="00EF660C">
        <w:rPr>
          <w:rFonts w:cstheme="minorHAnsi"/>
        </w:rPr>
        <w:t>NaCl</w:t>
      </w:r>
      <w:proofErr w:type="spellEnd"/>
      <w:r w:rsidR="00054063" w:rsidRPr="00EF660C">
        <w:rPr>
          <w:rFonts w:cstheme="minorHAnsi"/>
        </w:rPr>
        <w:t xml:space="preserve">. Efavirenz </w:t>
      </w:r>
      <w:r w:rsidR="00D10CD9">
        <w:rPr>
          <w:rFonts w:cstheme="minorHAnsi"/>
        </w:rPr>
        <w:t xml:space="preserve">SDNs </w:t>
      </w:r>
      <w:r w:rsidR="00054063" w:rsidRPr="00EF660C">
        <w:rPr>
          <w:rFonts w:cstheme="minorHAnsi"/>
        </w:rPr>
        <w:t xml:space="preserve">dispersed in PBS (0.402 ± 0.055; P&lt;0.001) and </w:t>
      </w:r>
      <w:proofErr w:type="spellStart"/>
      <w:r w:rsidR="00054063" w:rsidRPr="00EF660C">
        <w:rPr>
          <w:rFonts w:cstheme="minorHAnsi"/>
        </w:rPr>
        <w:t>NaCl</w:t>
      </w:r>
      <w:proofErr w:type="spellEnd"/>
      <w:r w:rsidR="00054063" w:rsidRPr="00EF660C">
        <w:rPr>
          <w:rFonts w:cstheme="minorHAnsi"/>
        </w:rPr>
        <w:t xml:space="preserve"> (0.377 ± 0.064; P&lt;0.001) had a significantly greater PDI than those in deionised water (0.278 ± 0.035).</w:t>
      </w:r>
      <w:r w:rsidR="00D92631" w:rsidRPr="00EF660C">
        <w:rPr>
          <w:rFonts w:cstheme="minorHAnsi"/>
        </w:rPr>
        <w:t xml:space="preserve"> Efavirenz SDN </w:t>
      </w:r>
      <w:r>
        <w:rPr>
          <w:rFonts w:cstheme="minorHAnsi"/>
        </w:rPr>
        <w:t>zeta potential</w:t>
      </w:r>
      <w:r w:rsidR="00D92631" w:rsidRPr="00EF660C">
        <w:rPr>
          <w:rFonts w:cstheme="minorHAnsi"/>
        </w:rPr>
        <w:t xml:space="preserve"> w</w:t>
      </w:r>
      <w:r w:rsidR="006240DE">
        <w:rPr>
          <w:rFonts w:cstheme="minorHAnsi"/>
        </w:rPr>
        <w:t>ere</w:t>
      </w:r>
      <w:r w:rsidR="00D92631" w:rsidRPr="00EF660C">
        <w:rPr>
          <w:rFonts w:cstheme="minorHAnsi"/>
        </w:rPr>
        <w:t xml:space="preserve"> also assessed at native pH of the</w:t>
      </w:r>
      <w:r w:rsidR="007D2EEC">
        <w:rPr>
          <w:rFonts w:cstheme="minorHAnsi"/>
        </w:rPr>
        <w:t xml:space="preserve"> dispersion </w:t>
      </w:r>
      <w:r w:rsidR="00D92631" w:rsidRPr="00EF660C">
        <w:rPr>
          <w:rFonts w:cstheme="minorHAnsi"/>
        </w:rPr>
        <w:t>(pH 7.89) and titrated to neutral pH (7.09). The</w:t>
      </w:r>
      <w:r w:rsidRPr="00AD79A8">
        <w:rPr>
          <w:rFonts w:cstheme="minorHAnsi"/>
        </w:rPr>
        <w:t xml:space="preserve"> </w:t>
      </w:r>
      <w:r>
        <w:rPr>
          <w:rFonts w:cstheme="minorHAnsi"/>
        </w:rPr>
        <w:t>zeta potential</w:t>
      </w:r>
      <w:r w:rsidR="00D92631" w:rsidRPr="00EF660C">
        <w:rPr>
          <w:rFonts w:cstheme="minorHAnsi"/>
        </w:rPr>
        <w:t xml:space="preserve"> </w:t>
      </w:r>
      <w:r w:rsidR="00405FED">
        <w:rPr>
          <w:rFonts w:cstheme="minorHAnsi"/>
        </w:rPr>
        <w:t>was</w:t>
      </w:r>
      <w:r w:rsidR="006240DE">
        <w:rPr>
          <w:rFonts w:cstheme="minorHAnsi"/>
        </w:rPr>
        <w:t xml:space="preserve"> nearly neutral in both cases</w:t>
      </w:r>
      <w:r w:rsidR="00056F1E" w:rsidRPr="00EF660C">
        <w:rPr>
          <w:rFonts w:cstheme="minorHAnsi"/>
        </w:rPr>
        <w:t>.</w:t>
      </w:r>
    </w:p>
    <w:p w14:paraId="6EA1D616" w14:textId="77777777" w:rsidR="009C2A5D" w:rsidRPr="00EF660C" w:rsidRDefault="009C2A5D" w:rsidP="009A6E00">
      <w:pPr>
        <w:spacing w:line="480" w:lineRule="auto"/>
        <w:jc w:val="both"/>
        <w:rPr>
          <w:rFonts w:cstheme="minorHAnsi"/>
          <w:b/>
        </w:rPr>
      </w:pPr>
      <w:r w:rsidRPr="00EF660C">
        <w:rPr>
          <w:rFonts w:cstheme="minorHAnsi"/>
          <w:b/>
        </w:rPr>
        <w:t>Assessment of possible endotoxin or microbial contamination</w:t>
      </w:r>
    </w:p>
    <w:p w14:paraId="519F03FA" w14:textId="17452ADC" w:rsidR="00FD20BB" w:rsidRPr="00EF660C" w:rsidRDefault="00A8474F" w:rsidP="009A6E00">
      <w:pPr>
        <w:spacing w:line="480" w:lineRule="auto"/>
        <w:jc w:val="both"/>
      </w:pPr>
      <w:r w:rsidRPr="00EF660C">
        <w:t>Using a turbidimetric LAL assay the concentration of endotoxin was assessed</w:t>
      </w:r>
      <w:r w:rsidR="0005731E" w:rsidRPr="00EF660C">
        <w:t xml:space="preserve"> in dispersed SDN</w:t>
      </w:r>
      <w:r w:rsidR="00D10CD9">
        <w:t>s</w:t>
      </w:r>
      <w:r w:rsidR="0005731E" w:rsidRPr="00EF660C">
        <w:t xml:space="preserve"> as well as an aqueous solution of EFV. The mean concentration of endotoxin in the aqueous solution of EFV </w:t>
      </w:r>
      <w:r w:rsidR="007D2EEC">
        <w:t xml:space="preserve">and the EFV SDN dispersion </w:t>
      </w:r>
      <w:r w:rsidR="0005731E" w:rsidRPr="00EF660C">
        <w:t>was found to &lt;0.001 EU/mL and 0.0306 EU/mL</w:t>
      </w:r>
      <w:r w:rsidR="007D2EEC">
        <w:t xml:space="preserve"> respectively.</w:t>
      </w:r>
      <w:r w:rsidR="0005731E" w:rsidRPr="00EF660C">
        <w:t xml:space="preserve"> </w:t>
      </w:r>
      <w:r w:rsidR="007D2EEC">
        <w:t>T</w:t>
      </w:r>
      <w:r w:rsidR="0005731E" w:rsidRPr="00EF660C">
        <w:t xml:space="preserve">his was confirmed by gel-clot LAL assay. In order to ensure there was no inhibition of the LAL assay by a known concentration of endotoxin (0.05 EU/mL) was spiked into sample materials prior to turbidimetric LAL analysis with an acceptable range of recovery between 50 &amp; 200%. </w:t>
      </w:r>
      <w:r w:rsidR="00FD20BB" w:rsidRPr="00EF660C">
        <w:t>Recovery of endotoxin within aqueous EFV and EFV SDN was 179% and 180% respectively and therefore within acceptable parameters.</w:t>
      </w:r>
    </w:p>
    <w:p w14:paraId="5C685C92" w14:textId="2A463A20" w:rsidR="000B42B6" w:rsidRPr="00EF660C" w:rsidRDefault="00D10CD9" w:rsidP="009A6E00">
      <w:pPr>
        <w:spacing w:line="480" w:lineRule="auto"/>
        <w:jc w:val="both"/>
      </w:pPr>
      <w:r w:rsidRPr="00EF660C">
        <w:t>Additionally,</w:t>
      </w:r>
      <w:r w:rsidR="000B42B6" w:rsidRPr="00EF660C">
        <w:t xml:space="preserve"> H460 cells were treated with 1mg/mL of either efavirenz solution or efavirenz SDN and passaged every 48 hours for</w:t>
      </w:r>
      <w:r w:rsidR="00F9345D" w:rsidRPr="00EF660C">
        <w:t xml:space="preserve"> 18 passages. Samples were taken at every passage and then samples </w:t>
      </w:r>
      <w:r w:rsidR="00F9345D" w:rsidRPr="00EF660C">
        <w:lastRenderedPageBreak/>
        <w:t>were analysed by PCR for mycoplasma contamination. No mycoplasma was detected after treatment with sample materials.</w:t>
      </w:r>
    </w:p>
    <w:p w14:paraId="2AB42335" w14:textId="35C32E86" w:rsidR="007C3A79" w:rsidRPr="00EF660C" w:rsidRDefault="00FD20BB" w:rsidP="009A6E00">
      <w:pPr>
        <w:spacing w:line="480" w:lineRule="auto"/>
        <w:jc w:val="both"/>
      </w:pPr>
      <w:r w:rsidRPr="00EF660C">
        <w:t>Sample mater</w:t>
      </w:r>
      <w:r w:rsidR="00AF3724" w:rsidRPr="00EF660C">
        <w:t xml:space="preserve">ials were spread on LB agar plates at a concentration of 4µg/mL </w:t>
      </w:r>
      <w:r w:rsidR="00422D5D" w:rsidRPr="00EF660C">
        <w:t>and 40</w:t>
      </w:r>
      <w:r w:rsidR="00AF3724" w:rsidRPr="00EF660C">
        <w:t>µg/mL and incubated for 48 hours; images of the cult</w:t>
      </w:r>
      <w:r w:rsidR="00167796" w:rsidRPr="00EF660C">
        <w:t xml:space="preserve">ure plates are shown in </w:t>
      </w:r>
      <w:r w:rsidR="00716256">
        <w:t xml:space="preserve">supplementary </w:t>
      </w:r>
      <w:r w:rsidR="00167796" w:rsidRPr="00EF660C">
        <w:t>figure 2</w:t>
      </w:r>
      <w:r w:rsidR="00AF3724" w:rsidRPr="00EF660C">
        <w:t xml:space="preserve">. </w:t>
      </w:r>
      <w:r w:rsidR="00422D5D" w:rsidRPr="00EF660C">
        <w:t xml:space="preserve">A culture of </w:t>
      </w:r>
      <w:r w:rsidR="00422D5D" w:rsidRPr="00EF660C">
        <w:rPr>
          <w:i/>
        </w:rPr>
        <w:t>E. coli</w:t>
      </w:r>
      <w:r w:rsidR="00422D5D" w:rsidRPr="00EF660C">
        <w:t xml:space="preserve"> was also plated out as</w:t>
      </w:r>
      <w:r w:rsidR="00167796" w:rsidRPr="00EF660C">
        <w:t xml:space="preserve"> a positive control and </w:t>
      </w:r>
      <w:r w:rsidR="00716256">
        <w:t xml:space="preserve">supplementary </w:t>
      </w:r>
      <w:r w:rsidR="00167796" w:rsidRPr="00EF660C">
        <w:t>figure 2</w:t>
      </w:r>
      <w:r w:rsidR="00422D5D" w:rsidRPr="00EF660C">
        <w:t>a shows growth after 48hours whilst a negative control of LAL reagent</w:t>
      </w:r>
      <w:r w:rsidR="00167796" w:rsidRPr="00EF660C">
        <w:t xml:space="preserve"> water shows no growth (</w:t>
      </w:r>
      <w:r w:rsidR="00716256">
        <w:t xml:space="preserve">supplementary </w:t>
      </w:r>
      <w:r w:rsidR="00167796" w:rsidRPr="00EF660C">
        <w:t>figure 2</w:t>
      </w:r>
      <w:r w:rsidR="00422D5D" w:rsidRPr="00EF660C">
        <w:t>b)</w:t>
      </w:r>
      <w:r w:rsidR="006842C4" w:rsidRPr="00EF660C">
        <w:t xml:space="preserve"> after the same period of time. No growth was observed for </w:t>
      </w:r>
      <w:r w:rsidR="00D10CD9">
        <w:t>either</w:t>
      </w:r>
      <w:r w:rsidR="00D10CD9" w:rsidRPr="00EF660C">
        <w:t xml:space="preserve"> </w:t>
      </w:r>
      <w:r w:rsidR="006842C4" w:rsidRPr="00EF660C">
        <w:t xml:space="preserve">aqueous EFV </w:t>
      </w:r>
      <w:r w:rsidR="00D10CD9">
        <w:t>or</w:t>
      </w:r>
      <w:r w:rsidR="00D10CD9" w:rsidRPr="00EF660C">
        <w:t xml:space="preserve"> </w:t>
      </w:r>
      <w:r w:rsidR="006842C4" w:rsidRPr="00EF660C">
        <w:t>EFV SDN at either 4µg/mL or 40µg/mL after 48hours.</w:t>
      </w:r>
    </w:p>
    <w:p w14:paraId="02658632" w14:textId="77777777" w:rsidR="009B1059" w:rsidRPr="00EF660C" w:rsidRDefault="00AC0B33" w:rsidP="009A6E00">
      <w:pPr>
        <w:spacing w:line="480" w:lineRule="auto"/>
        <w:jc w:val="both"/>
        <w:rPr>
          <w:b/>
        </w:rPr>
      </w:pPr>
      <w:r w:rsidRPr="00EF660C">
        <w:rPr>
          <w:b/>
        </w:rPr>
        <w:t>Impact of efavirenz solid drug nanoparticles on platelet aggregation</w:t>
      </w:r>
    </w:p>
    <w:p w14:paraId="0BD9E710" w14:textId="432280D6" w:rsidR="00AC0B33" w:rsidRPr="00EF660C" w:rsidRDefault="00E72AD9" w:rsidP="009A6E00">
      <w:pPr>
        <w:spacing w:line="480" w:lineRule="auto"/>
        <w:jc w:val="both"/>
      </w:pPr>
      <w:r>
        <w:t>Efavirenz SDN</w:t>
      </w:r>
      <w:r w:rsidR="00D10CD9">
        <w:t>s</w:t>
      </w:r>
      <w:r>
        <w:t xml:space="preserve"> were tested for their impact on platelet aggregation and activation</w:t>
      </w:r>
      <w:r w:rsidR="00640FA3">
        <w:t xml:space="preserve"> at 4µg/mL and 40µg/mL. Saline (0.9%) was used as a negative control for platelet activation and collagen (1µg/mL) used as a positive control. </w:t>
      </w:r>
      <w:r w:rsidR="00C04A72">
        <w:t>Platelet aggregation was defined as the area under the curve (AUC) for the turbidimetric assessment and activation by the slope of the curve produced for ATP release. Collagen resulted in a 3</w:t>
      </w:r>
      <w:r w:rsidR="007C0DAD">
        <w:t>00</w:t>
      </w:r>
      <w:r w:rsidR="00D10CD9">
        <w:t>-</w:t>
      </w:r>
      <w:r w:rsidR="007C0DAD">
        <w:t xml:space="preserve">fold greater AUC than that generated by saline solution. Neither </w:t>
      </w:r>
      <w:r w:rsidR="00D10CD9">
        <w:t xml:space="preserve">the </w:t>
      </w:r>
      <w:r w:rsidR="007C0DAD">
        <w:t>efavirenz solution, nor SDN</w:t>
      </w:r>
      <w:r w:rsidR="00D10CD9">
        <w:t>s</w:t>
      </w:r>
      <w:r w:rsidR="007C0DAD">
        <w:t xml:space="preserve">, caused aggregation of platelets at either 4µg/mL or 40µg/mL (figure </w:t>
      </w:r>
      <w:r w:rsidR="009A26D7">
        <w:t>1</w:t>
      </w:r>
      <w:r w:rsidR="007C0DAD">
        <w:t>a).</w:t>
      </w:r>
      <w:r w:rsidR="008D2FB0">
        <w:t xml:space="preserve"> Platelet aggregation was induced by collagen and samples treated with aqueous efavirenz solution or efavirenz SDN. No significant impact on collagen induced platelet aggregation was observed (figure </w:t>
      </w:r>
      <w:r w:rsidR="009A26D7">
        <w:t>1</w:t>
      </w:r>
      <w:r w:rsidR="008D2FB0">
        <w:t xml:space="preserve">b). </w:t>
      </w:r>
      <w:r w:rsidR="005A1BD2">
        <w:t xml:space="preserve">These observations were further confirmed by ATP release from platelets. Tested materials did not cause significant ATP release from platelets nor did they inhibit ATP release from platelets activated by collagen (figure </w:t>
      </w:r>
      <w:r w:rsidR="009A26D7">
        <w:t>1</w:t>
      </w:r>
      <w:r w:rsidR="005A1BD2">
        <w:t xml:space="preserve">c and </w:t>
      </w:r>
      <w:r w:rsidR="009A26D7">
        <w:t>1</w:t>
      </w:r>
      <w:r w:rsidR="005A1BD2">
        <w:t>d</w:t>
      </w:r>
      <w:r w:rsidR="007D1D23">
        <w:t>,</w:t>
      </w:r>
      <w:r w:rsidR="005A1BD2">
        <w:t xml:space="preserve"> respectively).</w:t>
      </w:r>
      <w:r w:rsidR="007C0DAD">
        <w:t xml:space="preserve"> </w:t>
      </w:r>
    </w:p>
    <w:p w14:paraId="5D89445D" w14:textId="77777777" w:rsidR="008862CD" w:rsidRDefault="008862CD" w:rsidP="009A6E00">
      <w:pPr>
        <w:spacing w:line="480" w:lineRule="auto"/>
        <w:jc w:val="both"/>
        <w:rPr>
          <w:b/>
        </w:rPr>
      </w:pPr>
      <w:r>
        <w:rPr>
          <w:b/>
        </w:rPr>
        <w:t>Impact of efavirenz solid drug nanoparticles on plasma coagulation pathways</w:t>
      </w:r>
    </w:p>
    <w:p w14:paraId="76108C15" w14:textId="4BF54CFD" w:rsidR="008862CD" w:rsidRDefault="00D765BE" w:rsidP="009A6E00">
      <w:pPr>
        <w:spacing w:line="480" w:lineRule="auto"/>
        <w:jc w:val="both"/>
      </w:pPr>
      <w:r>
        <w:t>The impact of efavirenz solution and efavirenz SDN</w:t>
      </w:r>
      <w:r w:rsidR="007D1D23">
        <w:t>s</w:t>
      </w:r>
      <w:r>
        <w:t xml:space="preserve"> on the three main pathways of plasma coagulation</w:t>
      </w:r>
      <w:r w:rsidR="007D1D23">
        <w:t xml:space="preserve"> (</w:t>
      </w:r>
      <w:r>
        <w:t>intrinsic, extrinsic and common pathways</w:t>
      </w:r>
      <w:r w:rsidR="007D1D23">
        <w:t>)</w:t>
      </w:r>
      <w:r>
        <w:t xml:space="preserve"> was assessed by measuring activated partial thromboplastin time (APTT), prothrombin time (PT) and thrombin time (TT)</w:t>
      </w:r>
      <w:r w:rsidR="007D1D23">
        <w:t>,</w:t>
      </w:r>
      <w:r>
        <w:t xml:space="preserve"> respectively. A </w:t>
      </w:r>
      <w:r>
        <w:lastRenderedPageBreak/>
        <w:t xml:space="preserve">prolongation of plasma coagulation time is associated with interference with coagulation cascades. </w:t>
      </w:r>
      <w:r w:rsidR="00847FA7">
        <w:t xml:space="preserve">Plasma coagulation times for the three pathways studied following treatment is summarised in figure </w:t>
      </w:r>
      <w:r w:rsidR="009A26D7">
        <w:t>2</w:t>
      </w:r>
      <w:r w:rsidR="00847FA7">
        <w:t>. No marked difference in plasma coagulation time for samples treated with either efavirenz aqueous solution or efavirenz SDN</w:t>
      </w:r>
      <w:r w:rsidR="007D1D23">
        <w:t>s</w:t>
      </w:r>
      <w:r w:rsidR="00847FA7">
        <w:t>.</w:t>
      </w:r>
    </w:p>
    <w:p w14:paraId="75E753F6" w14:textId="368B2E2C" w:rsidR="00C57AB3" w:rsidRDefault="00224C20" w:rsidP="009A6E00">
      <w:pPr>
        <w:spacing w:line="480" w:lineRule="auto"/>
        <w:jc w:val="both"/>
        <w:rPr>
          <w:b/>
        </w:rPr>
      </w:pPr>
      <w:r w:rsidRPr="00224C20">
        <w:rPr>
          <w:b/>
        </w:rPr>
        <w:t>Assessment of potential haemolysis caused by efavirenz solid drug nanoparticles</w:t>
      </w:r>
    </w:p>
    <w:p w14:paraId="468D0817" w14:textId="7F78D789" w:rsidR="00224C20" w:rsidRDefault="00B277D0" w:rsidP="009A6E00">
      <w:pPr>
        <w:spacing w:line="480" w:lineRule="auto"/>
        <w:jc w:val="both"/>
      </w:pPr>
      <w:r>
        <w:t>Haemolysis was assessed by determining the amount of free haemoglobin in samples treated with either aqueous efavirenz or efavirenz SDN</w:t>
      </w:r>
      <w:r w:rsidR="007D1D23">
        <w:t>s</w:t>
      </w:r>
      <w:r>
        <w:t>.</w:t>
      </w:r>
      <w:r w:rsidR="004B1ED0">
        <w:t xml:space="preserve"> Efavirenz aqueous solution and SDN</w:t>
      </w:r>
      <w:r w:rsidR="007D1D23">
        <w:t>s</w:t>
      </w:r>
      <w:r w:rsidR="004B1ED0">
        <w:t xml:space="preserve"> were tested at concentrations of 0.16, 0.8, 4 and 40µg/mL</w:t>
      </w:r>
      <w:r w:rsidR="007D1D23" w:rsidRPr="007D1D23">
        <w:t xml:space="preserve"> </w:t>
      </w:r>
      <w:r w:rsidR="007D1D23">
        <w:t>efavirenz</w:t>
      </w:r>
      <w:r w:rsidR="004B1ED0">
        <w:t xml:space="preserve">. Materials were also tested in the absence of blood to ensure no interference with the assay. </w:t>
      </w:r>
      <w:r w:rsidR="00D15061">
        <w:t xml:space="preserve">A percentage haemolysis between 5 and 25% has previously been accepted as not of any direct concern </w:t>
      </w:r>
      <w:r w:rsidR="00D15061">
        <w:fldChar w:fldCharType="begin">
          <w:fldData xml:space="preserve">PEVuZE5vdGU+PENpdGU+PEF1dGhvcj5Lcnp5emFuaWFrPC9BdXRob3I+PFllYXI+MTk5NzwvWWVh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==
</w:fldData>
        </w:fldChar>
      </w:r>
      <w:r w:rsidR="003610D0">
        <w:instrText xml:space="preserve"> ADDIN EN.CITE </w:instrText>
      </w:r>
      <w:r w:rsidR="003610D0">
        <w:fldChar w:fldCharType="begin">
          <w:fldData xml:space="preserve">PEVuZE5vdGU+PENpdGU+PEF1dGhvcj5Lcnp5emFuaWFrPC9BdXRob3I+PFllYXI+MTk5NzwvWWVh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==
</w:fldData>
        </w:fldChar>
      </w:r>
      <w:r w:rsidR="003610D0">
        <w:instrText xml:space="preserve"> ADDIN EN.CITE.DATA </w:instrText>
      </w:r>
      <w:r w:rsidR="003610D0">
        <w:fldChar w:fldCharType="end"/>
      </w:r>
      <w:r w:rsidR="00D15061">
        <w:fldChar w:fldCharType="separate"/>
      </w:r>
      <w:r w:rsidR="003610D0">
        <w:rPr>
          <w:noProof/>
        </w:rPr>
        <w:t>[46-49]</w:t>
      </w:r>
      <w:r w:rsidR="00D15061">
        <w:fldChar w:fldCharType="end"/>
      </w:r>
      <w:r w:rsidR="00D15061">
        <w:t>. Figure</w:t>
      </w:r>
      <w:r w:rsidR="00D765BE">
        <w:t xml:space="preserve"> </w:t>
      </w:r>
      <w:r w:rsidR="009A26D7">
        <w:t>3</w:t>
      </w:r>
      <w:r w:rsidR="00D15061">
        <w:t xml:space="preserve"> summarises the percentage haemolysis caused by treatment of blood with efavirenz solution </w:t>
      </w:r>
      <w:r w:rsidR="007D1D23">
        <w:t xml:space="preserve">or </w:t>
      </w:r>
      <w:r w:rsidR="00D15061">
        <w:t>efavirenz SDN</w:t>
      </w:r>
      <w:r w:rsidR="007D1D23">
        <w:t>s</w:t>
      </w:r>
      <w:r w:rsidR="00D15061">
        <w:t xml:space="preserve">. Treatment of blood with 0.9% saline solution resulted in 3.3% haemolysis. Haemolysis caused by 0.16µg/mL, 0.8µg/mL, </w:t>
      </w:r>
      <w:proofErr w:type="gramStart"/>
      <w:r w:rsidR="00D15061">
        <w:t>4</w:t>
      </w:r>
      <w:proofErr w:type="gramEnd"/>
      <w:r w:rsidR="00D15061">
        <w:t>µg/mL and 40µg/mL efavirenz solution was 4.29%, 2.61%, 0.04% and 86.2%</w:t>
      </w:r>
      <w:r w:rsidR="007D1D23">
        <w:t>,</w:t>
      </w:r>
      <w:r w:rsidR="00D15061">
        <w:t xml:space="preserve"> respectively. Percentage haemolysis caused by </w:t>
      </w:r>
      <w:r w:rsidR="007D1D23">
        <w:t>ef</w:t>
      </w:r>
      <w:r w:rsidR="00D15061">
        <w:t xml:space="preserve">avirenz </w:t>
      </w:r>
      <w:r w:rsidR="007D1D23">
        <w:t xml:space="preserve">SDNs at </w:t>
      </w:r>
      <w:r w:rsidR="00D15061">
        <w:t>0.16µg/mL, 0.8µg/mL, 4µg/mL and 40µg/mL was 1.6%, 2.08%, 1.63% and 0.17%</w:t>
      </w:r>
      <w:r w:rsidR="007D1D23">
        <w:t>,</w:t>
      </w:r>
      <w:r w:rsidR="00D15061">
        <w:t xml:space="preserve"> respectively. </w:t>
      </w:r>
    </w:p>
    <w:p w14:paraId="42885F82" w14:textId="2B6590C0" w:rsidR="004D4C7B" w:rsidRDefault="00491798" w:rsidP="009A6E00">
      <w:pPr>
        <w:spacing w:line="480" w:lineRule="auto"/>
        <w:jc w:val="both"/>
        <w:rPr>
          <w:b/>
        </w:rPr>
      </w:pPr>
      <w:r w:rsidRPr="00491798">
        <w:rPr>
          <w:b/>
        </w:rPr>
        <w:t>Determination of possible complement activation</w:t>
      </w:r>
    </w:p>
    <w:p w14:paraId="3EA66E5B" w14:textId="1BFA5059" w:rsidR="006A0CAB" w:rsidRPr="00EB2426" w:rsidRDefault="000C6F45" w:rsidP="00EB2426">
      <w:pPr>
        <w:spacing w:line="480" w:lineRule="auto"/>
        <w:jc w:val="both"/>
      </w:pPr>
      <w:r>
        <w:t>The concentration of iC3b in plasma treated with efavirenz aqueous solution or efavirenz</w:t>
      </w:r>
      <w:r w:rsidR="009B3126">
        <w:t xml:space="preserve"> SDN</w:t>
      </w:r>
      <w:r w:rsidR="007D1D23">
        <w:t>s</w:t>
      </w:r>
      <w:r w:rsidR="009B3126">
        <w:t xml:space="preserve"> (summarised in figure </w:t>
      </w:r>
      <w:r w:rsidR="009A26D7">
        <w:t>4</w:t>
      </w:r>
      <w:r w:rsidR="009B3126">
        <w:t>)</w:t>
      </w:r>
      <w:r>
        <w:t xml:space="preserve"> was determined as a possible measure of complement activation by either the classical or alternative pathway. </w:t>
      </w:r>
      <w:r w:rsidR="00640080">
        <w:t>Cobra venom factor (positive control) yielded a very strong increase in the concentration of iC3b (196.8µg/mL) whereas 0.9% saline (negative control) yielded only 6.3µg/mL of iC3b</w:t>
      </w:r>
      <w:r w:rsidR="007D1D23">
        <w:t>,</w:t>
      </w:r>
      <w:r w:rsidR="00640080">
        <w:t xml:space="preserve"> which was below the limit of quantification of the assay.</w:t>
      </w:r>
      <w:r w:rsidR="000F4C0A">
        <w:t xml:space="preserve"> Similarly for all tested materials</w:t>
      </w:r>
      <w:r w:rsidR="007D1D23">
        <w:t>,</w:t>
      </w:r>
      <w:r w:rsidR="000F4C0A">
        <w:t xml:space="preserve"> no activation of complement</w:t>
      </w:r>
      <w:r w:rsidR="007D1D23">
        <w:t xml:space="preserve"> </w:t>
      </w:r>
      <w:r w:rsidR="001C7A66">
        <w:t>occurred</w:t>
      </w:r>
      <w:r w:rsidR="000F4C0A">
        <w:t xml:space="preserve">, as evidenced by increased concentrations of iC3b, </w:t>
      </w:r>
      <w:r w:rsidR="007D1D23">
        <w:t>since</w:t>
      </w:r>
      <w:r w:rsidR="000F4C0A">
        <w:t xml:space="preserve"> all values were below the limit of quantification. </w:t>
      </w:r>
      <w:r w:rsidR="00972C31">
        <w:t>Paclitaxel</w:t>
      </w:r>
      <w:r w:rsidR="000F4C0A">
        <w:t xml:space="preserve"> was included as a clinically </w:t>
      </w:r>
      <w:r w:rsidR="000F4C0A">
        <w:lastRenderedPageBreak/>
        <w:t>relevant positive control with know</w:t>
      </w:r>
      <w:r w:rsidR="002B363F">
        <w:t>n</w:t>
      </w:r>
      <w:r w:rsidR="000F4C0A">
        <w:t xml:space="preserve"> activation of complement</w:t>
      </w:r>
      <w:r w:rsidR="0048550D">
        <w:t xml:space="preserve"> </w:t>
      </w:r>
      <w:r w:rsidR="002B363F">
        <w:fldChar w:fldCharType="begin">
          <w:fldData xml:space="preserve">PEVuZE5vdGU+PENpdGU+PEF1dGhvcj5TemViZW5pPC9BdXRob3I+PFllYXI+MjAwMTwvWWVhcj48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</w:fldData>
        </w:fldChar>
      </w:r>
      <w:r w:rsidR="003610D0">
        <w:instrText xml:space="preserve"> ADDIN EN.CITE </w:instrText>
      </w:r>
      <w:r w:rsidR="003610D0">
        <w:fldChar w:fldCharType="begin">
          <w:fldData xml:space="preserve">PEVuZE5vdGU+PENpdGU+PEF1dGhvcj5TemViZW5pPC9BdXRob3I+PFllYXI+MjAwMTwvWWVhcj48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</w:fldData>
        </w:fldChar>
      </w:r>
      <w:r w:rsidR="003610D0">
        <w:instrText xml:space="preserve"> ADDIN EN.CITE.DATA </w:instrText>
      </w:r>
      <w:r w:rsidR="003610D0">
        <w:fldChar w:fldCharType="end"/>
      </w:r>
      <w:r w:rsidR="002B363F">
        <w:fldChar w:fldCharType="separate"/>
      </w:r>
      <w:r w:rsidR="003610D0">
        <w:rPr>
          <w:noProof/>
        </w:rPr>
        <w:t>[50]</w:t>
      </w:r>
      <w:r w:rsidR="002B363F">
        <w:fldChar w:fldCharType="end"/>
      </w:r>
      <w:r w:rsidR="002B363F">
        <w:t xml:space="preserve"> and was shown to result in an increase in iC3b concentrations (30µg/mL). </w:t>
      </w:r>
    </w:p>
    <w:p w14:paraId="653651E0" w14:textId="3D609E51" w:rsidR="00852997" w:rsidRPr="0057012C" w:rsidRDefault="0057012C" w:rsidP="009A6E00">
      <w:pPr>
        <w:spacing w:line="480" w:lineRule="auto"/>
        <w:jc w:val="both"/>
        <w:rPr>
          <w:b/>
        </w:rPr>
      </w:pPr>
      <w:proofErr w:type="gramStart"/>
      <w:r w:rsidRPr="0057012C">
        <w:rPr>
          <w:b/>
        </w:rPr>
        <w:t>Impact of efavirenz solid drug nanoparticles on T cell function and phenotype.</w:t>
      </w:r>
      <w:proofErr w:type="gramEnd"/>
    </w:p>
    <w:p w14:paraId="6FEFF8E1" w14:textId="5B2A450F" w:rsidR="0057012C" w:rsidRDefault="00411A65" w:rsidP="009A6E00">
      <w:pPr>
        <w:spacing w:line="480" w:lineRule="auto"/>
        <w:jc w:val="both"/>
      </w:pPr>
      <w:r>
        <w:t xml:space="preserve">The proliferation of lymphocytes in </w:t>
      </w:r>
      <w:r w:rsidR="000B0FCC">
        <w:t xml:space="preserve">response to PHA </w:t>
      </w:r>
      <w:r>
        <w:t xml:space="preserve">and/or sample materials was assessed using </w:t>
      </w:r>
      <w:r w:rsidRPr="005C6D59">
        <w:rPr>
          <w:vertAlign w:val="superscript"/>
        </w:rPr>
        <w:t>3</w:t>
      </w:r>
      <w:r>
        <w:t xml:space="preserve">H-thymidine incorporation. </w:t>
      </w:r>
      <w:r w:rsidR="000B0FCC">
        <w:t xml:space="preserve">There was no significant difference in </w:t>
      </w:r>
      <w:r w:rsidR="000B0FCC" w:rsidRPr="005C6D59">
        <w:rPr>
          <w:vertAlign w:val="superscript"/>
        </w:rPr>
        <w:t>3</w:t>
      </w:r>
      <w:r w:rsidR="000B0FCC">
        <w:t>H-thymidine incorporation between untreated, control cells and cells treated with either efavirenz solution or SDN</w:t>
      </w:r>
      <w:r w:rsidR="007D1D23">
        <w:t>s</w:t>
      </w:r>
      <w:r w:rsidR="000B0FCC">
        <w:t xml:space="preserve"> (figure </w:t>
      </w:r>
      <w:r w:rsidR="009A26D7">
        <w:t>5</w:t>
      </w:r>
      <w:r w:rsidR="000B0FCC">
        <w:t xml:space="preserve">a). Treatment with PHA caused proliferation and thereby significantly increased </w:t>
      </w:r>
      <w:r w:rsidR="000B0FCC" w:rsidRPr="005C6D59">
        <w:rPr>
          <w:vertAlign w:val="superscript"/>
        </w:rPr>
        <w:t>3</w:t>
      </w:r>
      <w:r w:rsidR="000B0FCC">
        <w:t>H-thymidine incorporation in PHA treated cells compared to untreated cells (</w:t>
      </w:r>
      <w:r w:rsidR="008A4029">
        <w:t>51-fold</w:t>
      </w:r>
      <w:r w:rsidR="000B0FCC">
        <w:t xml:space="preserve"> increase, P=0.02). A similar fold increase was observed for cells treated with PHA and efavirenz aqueous solution (</w:t>
      </w:r>
      <w:r w:rsidR="008A4029">
        <w:t>57-fold</w:t>
      </w:r>
      <w:r w:rsidR="000B0FCC">
        <w:t xml:space="preserve"> increase, P=0.01) and cells treated with PHA and efavirenz SDN</w:t>
      </w:r>
      <w:r w:rsidR="007D1D23">
        <w:t>s</w:t>
      </w:r>
      <w:r w:rsidR="000B0FCC">
        <w:t xml:space="preserve"> (</w:t>
      </w:r>
      <w:r w:rsidR="008A4029">
        <w:t>61-fold</w:t>
      </w:r>
      <w:r w:rsidR="000B0FCC">
        <w:t xml:space="preserve"> increase, P=0.01). No significant difference was observed in the proliferation of cells treated with PHA </w:t>
      </w:r>
      <w:r w:rsidR="007D1D23">
        <w:t>with</w:t>
      </w:r>
      <w:r w:rsidR="000B0FCC">
        <w:t xml:space="preserve"> efavirenz aqueous solution</w:t>
      </w:r>
      <w:r w:rsidR="006A0CAB">
        <w:t xml:space="preserve"> (P=0.16)</w:t>
      </w:r>
      <w:r w:rsidR="000B0FCC">
        <w:t xml:space="preserve"> and PHA </w:t>
      </w:r>
      <w:r w:rsidR="007D1D23">
        <w:t>with</w:t>
      </w:r>
      <w:r w:rsidR="000B0FCC">
        <w:t xml:space="preserve"> efavirenz SDN</w:t>
      </w:r>
      <w:r w:rsidR="007D1D23">
        <w:t>s</w:t>
      </w:r>
      <w:r w:rsidR="000B0FCC">
        <w:t xml:space="preserve"> (P=0.18).</w:t>
      </w:r>
    </w:p>
    <w:p w14:paraId="642BCF44" w14:textId="43A6FC97" w:rsidR="000B0FCC" w:rsidRDefault="00B56694" w:rsidP="009A6E00">
      <w:pPr>
        <w:spacing w:line="480" w:lineRule="auto"/>
        <w:jc w:val="both"/>
      </w:pPr>
      <w:r>
        <w:t>Secretion of IL-2, IL-10 and IFN</w:t>
      </w:r>
      <w:r>
        <w:rPr>
          <w:rFonts w:ascii="Calibri" w:hAnsi="Calibri"/>
        </w:rPr>
        <w:t>γ</w:t>
      </w:r>
      <w:r>
        <w:t xml:space="preserve"> was assessed in PBMC samples treated with</w:t>
      </w:r>
      <w:r w:rsidR="00831AAD">
        <w:t xml:space="preserve"> sample materials (figure </w:t>
      </w:r>
      <w:r w:rsidR="009A26D7">
        <w:t>5</w:t>
      </w:r>
      <w:r w:rsidR="00831AAD">
        <w:t>b) for 24 hours. Anti-CD2/CD3/CD28 beads were used as a positive control for stimulation of T cells and were shown to significa</w:t>
      </w:r>
      <w:r w:rsidR="00AC157A">
        <w:t>ntly increase</w:t>
      </w:r>
      <w:r w:rsidR="00831AAD">
        <w:t xml:space="preserve"> the secretion of IL-2 (</w:t>
      </w:r>
      <w:r w:rsidR="00AC157A">
        <w:t>148 fold greater, P=0.0002), IL-10 (58 fold greater, P=0.0006) and IFN</w:t>
      </w:r>
      <w:r w:rsidR="00AC157A">
        <w:rPr>
          <w:rFonts w:ascii="Calibri" w:hAnsi="Calibri"/>
        </w:rPr>
        <w:t>γ</w:t>
      </w:r>
      <w:r w:rsidR="00AC157A">
        <w:t xml:space="preserve"> (42 fold greater, P=0.0002). </w:t>
      </w:r>
      <w:r w:rsidR="009C74BC">
        <w:t>Secretion of IL-10 from cell</w:t>
      </w:r>
      <w:r w:rsidR="007D1D23">
        <w:t>s</w:t>
      </w:r>
      <w:r w:rsidR="009C74BC">
        <w:t xml:space="preserve"> treated with efavirenz aqueous solution or efavirenz SDN</w:t>
      </w:r>
      <w:r w:rsidR="007D1D23">
        <w:t>s</w:t>
      </w:r>
      <w:r w:rsidR="009C74BC">
        <w:t xml:space="preserve"> was not significantly different from untreated cells</w:t>
      </w:r>
      <w:r w:rsidR="007D1D23">
        <w:t>. H</w:t>
      </w:r>
      <w:r w:rsidR="009C74BC">
        <w:t>owever</w:t>
      </w:r>
      <w:r w:rsidR="007D1D23">
        <w:t>,</w:t>
      </w:r>
      <w:r w:rsidR="009C74BC">
        <w:t xml:space="preserve"> IL-2 secretion was significantly lower from cells treated </w:t>
      </w:r>
      <w:r w:rsidR="008A4029">
        <w:t>with efavirenz</w:t>
      </w:r>
      <w:r w:rsidR="009C74BC">
        <w:t xml:space="preserve"> aqueous solution (6</w:t>
      </w:r>
      <w:r w:rsidR="007D1D23">
        <w:t>-</w:t>
      </w:r>
      <w:r w:rsidR="009C74BC">
        <w:t>fold lower, P=0.015) and efavirenz SDN</w:t>
      </w:r>
      <w:r w:rsidR="007D1D23">
        <w:t>s</w:t>
      </w:r>
      <w:r w:rsidR="009C74BC">
        <w:t xml:space="preserve"> (</w:t>
      </w:r>
      <w:r w:rsidR="008A4029">
        <w:t>3-fold</w:t>
      </w:r>
      <w:r w:rsidR="009C74BC">
        <w:t xml:space="preserve"> lower, P=0.0008). IFN</w:t>
      </w:r>
      <w:r w:rsidR="009C74BC">
        <w:rPr>
          <w:rFonts w:ascii="Calibri" w:hAnsi="Calibri"/>
        </w:rPr>
        <w:t>γ</w:t>
      </w:r>
      <w:r w:rsidR="009C74BC">
        <w:t xml:space="preserve"> was similarly </w:t>
      </w:r>
      <w:r w:rsidR="00473FEB">
        <w:t>affected</w:t>
      </w:r>
      <w:r w:rsidR="009C74BC">
        <w:t xml:space="preserve"> </w:t>
      </w:r>
      <w:r w:rsidR="007D1D23">
        <w:t xml:space="preserve">but </w:t>
      </w:r>
      <w:r w:rsidR="009C74BC">
        <w:t>concentrations were reduced to below the limit of detection</w:t>
      </w:r>
      <w:r w:rsidR="00651F73">
        <w:t xml:space="preserve"> rendering statistical comparison impossible. </w:t>
      </w:r>
      <w:r w:rsidR="00473FEB">
        <w:t>IL-2 secretion from cells stimulated with beads and treated with efavirenz aqueous solution (1.6</w:t>
      </w:r>
      <w:r w:rsidR="007D1D23">
        <w:t>-</w:t>
      </w:r>
      <w:r w:rsidR="00473FEB">
        <w:t>fold lower, P=0.038) and efavirenz SDN (</w:t>
      </w:r>
      <w:r w:rsidR="008A4029">
        <w:t>1.6-fold</w:t>
      </w:r>
      <w:r w:rsidR="00473FEB">
        <w:t xml:space="preserve"> lower, P=0.</w:t>
      </w:r>
      <w:r w:rsidR="008A4029">
        <w:t>09) was</w:t>
      </w:r>
      <w:r w:rsidR="00473FEB">
        <w:t xml:space="preserve"> significantly lower than that of cells stimulated solely with beads </w:t>
      </w:r>
      <w:r w:rsidR="007D1D23">
        <w:t xml:space="preserve">but </w:t>
      </w:r>
      <w:r w:rsidR="00473FEB">
        <w:t xml:space="preserve">there was no significant difference between the two treatments. A similar effect was observed for IL-10 (efavirenz aqueous solution, </w:t>
      </w:r>
      <w:r w:rsidR="008A4029">
        <w:t>1.4-fold</w:t>
      </w:r>
      <w:r w:rsidR="00473FEB">
        <w:t xml:space="preserve"> lower, P=0.0035; efavirenz SDN</w:t>
      </w:r>
      <w:r w:rsidR="007D1D23">
        <w:t>s</w:t>
      </w:r>
      <w:r w:rsidR="00473FEB">
        <w:t xml:space="preserve">, </w:t>
      </w:r>
      <w:r w:rsidR="008A4029">
        <w:t>1.2-fold</w:t>
      </w:r>
      <w:r w:rsidR="00473FEB">
        <w:t xml:space="preserve"> lower, P=</w:t>
      </w:r>
      <w:r w:rsidR="007D5D0D">
        <w:t>0.04) and IFN</w:t>
      </w:r>
      <w:r w:rsidR="007D5D0D">
        <w:rPr>
          <w:rFonts w:ascii="Calibri" w:hAnsi="Calibri"/>
        </w:rPr>
        <w:t>γ</w:t>
      </w:r>
      <w:r w:rsidR="007D5D0D">
        <w:t xml:space="preserve"> (efavirenz </w:t>
      </w:r>
      <w:r w:rsidR="007D5D0D">
        <w:lastRenderedPageBreak/>
        <w:t xml:space="preserve">aqueous solution, </w:t>
      </w:r>
      <w:r w:rsidR="008A4029">
        <w:t>2-fold</w:t>
      </w:r>
      <w:r w:rsidR="006A0CAB">
        <w:t xml:space="preserve"> lower, P=0.039</w:t>
      </w:r>
      <w:r w:rsidR="007D5D0D">
        <w:t>; efavirenz SDN</w:t>
      </w:r>
      <w:r w:rsidR="007D1D23">
        <w:t>s</w:t>
      </w:r>
      <w:r w:rsidR="007D5D0D">
        <w:t xml:space="preserve">, </w:t>
      </w:r>
      <w:r w:rsidR="008A4029">
        <w:t>2-fold</w:t>
      </w:r>
      <w:r w:rsidR="007D5D0D">
        <w:t xml:space="preserve"> lower, P=0.03</w:t>
      </w:r>
      <w:r w:rsidR="006A0CAB">
        <w:t>7</w:t>
      </w:r>
      <w:r w:rsidR="001C7A66">
        <w:t>)</w:t>
      </w:r>
      <w:r w:rsidR="007D1D23">
        <w:t>. H</w:t>
      </w:r>
      <w:r w:rsidR="007D5D0D">
        <w:t>owever</w:t>
      </w:r>
      <w:r w:rsidR="007D1D23">
        <w:t xml:space="preserve">, there was </w:t>
      </w:r>
      <w:r w:rsidR="007D5D0D">
        <w:t xml:space="preserve">again no significant difference was observed between </w:t>
      </w:r>
      <w:r w:rsidR="007D1D23">
        <w:t>solution and SDNs</w:t>
      </w:r>
      <w:r w:rsidR="007D5D0D">
        <w:t>.</w:t>
      </w:r>
    </w:p>
    <w:p w14:paraId="0537EF74" w14:textId="1B796DC6" w:rsidR="006A0CAB" w:rsidRDefault="008C421E" w:rsidP="006A0CAB">
      <w:pPr>
        <w:spacing w:line="480" w:lineRule="auto"/>
        <w:jc w:val="both"/>
        <w:rPr>
          <w:b/>
        </w:rPr>
      </w:pPr>
      <w:r>
        <w:t>Surface markers of T cell activation were measured in CD4+ and CD8+ cells</w:t>
      </w:r>
      <w:r w:rsidR="00427467">
        <w:t xml:space="preserve"> and </w:t>
      </w:r>
      <w:r w:rsidR="007D1D23">
        <w:t xml:space="preserve">data are </w:t>
      </w:r>
      <w:r w:rsidR="00427467">
        <w:t xml:space="preserve">summarised in figure </w:t>
      </w:r>
      <w:r w:rsidR="009A26D7">
        <w:t>5</w:t>
      </w:r>
      <w:r w:rsidR="00427467">
        <w:t xml:space="preserve">c and </w:t>
      </w:r>
      <w:r w:rsidR="009A26D7">
        <w:t>5</w:t>
      </w:r>
      <w:r w:rsidR="00427467">
        <w:t>d</w:t>
      </w:r>
      <w:r w:rsidR="007D1D23">
        <w:t>,</w:t>
      </w:r>
      <w:r w:rsidR="00427467">
        <w:t xml:space="preserve"> respectively</w:t>
      </w:r>
      <w:r>
        <w:t>.</w:t>
      </w:r>
      <w:r w:rsidR="00075503">
        <w:t xml:space="preserve"> On CD4+ cells</w:t>
      </w:r>
      <w:r w:rsidR="00DD580D">
        <w:t>,</w:t>
      </w:r>
      <w:r w:rsidR="00075503">
        <w:t xml:space="preserve"> expression of CD25 (</w:t>
      </w:r>
      <w:r w:rsidR="00427467">
        <w:t>2</w:t>
      </w:r>
      <w:r w:rsidR="00DD580D">
        <w:t>-</w:t>
      </w:r>
      <w:r w:rsidR="00427467">
        <w:t>fold greater, P=0.045), CD44 (1.3</w:t>
      </w:r>
      <w:r w:rsidR="00DD580D">
        <w:t>-</w:t>
      </w:r>
      <w:r w:rsidR="00427467">
        <w:t>fold greater, P=0.015), CD69 (4</w:t>
      </w:r>
      <w:r w:rsidR="00DD580D">
        <w:t>-</w:t>
      </w:r>
      <w:r w:rsidR="00427467">
        <w:t>fold greater, P=0.03) and CD95 (1.2</w:t>
      </w:r>
      <w:r w:rsidR="00DD580D">
        <w:t>-</w:t>
      </w:r>
      <w:r w:rsidR="00427467">
        <w:t>fold greater, P=0.045) was higher than in unstimulated cells. Similar effects were seen in CD8+ cells with respect to CD25 (8</w:t>
      </w:r>
      <w:r w:rsidR="00DD580D">
        <w:t>-</w:t>
      </w:r>
      <w:r w:rsidR="00427467">
        <w:t>fold greater, P=0.045), CD44 (1.25</w:t>
      </w:r>
      <w:r w:rsidR="00DD580D">
        <w:t>-</w:t>
      </w:r>
      <w:r w:rsidR="00427467">
        <w:t>fold greater, P=0.05), CD69 (2.2</w:t>
      </w:r>
      <w:r w:rsidR="00DD580D">
        <w:t>-</w:t>
      </w:r>
      <w:r w:rsidR="00427467">
        <w:t>fold greater, P=0.01) and CD95 (1.9</w:t>
      </w:r>
      <w:r w:rsidR="00DD580D">
        <w:t>-</w:t>
      </w:r>
      <w:r w:rsidR="00427467">
        <w:t>fold greater, P=0.04) expression. Incubation of cells with either efavirenz aqueous solution or efavirenz SDN</w:t>
      </w:r>
      <w:r w:rsidR="00DD580D">
        <w:t>s</w:t>
      </w:r>
      <w:r w:rsidR="00427467">
        <w:t xml:space="preserve"> did not significantly affect the expression of surface markers of </w:t>
      </w:r>
      <w:r w:rsidR="00DD580D">
        <w:t>activation</w:t>
      </w:r>
      <w:r w:rsidR="00427467">
        <w:t>.</w:t>
      </w:r>
    </w:p>
    <w:p w14:paraId="2BA49BA1" w14:textId="23B22B68" w:rsidR="00DD7C46" w:rsidRDefault="00F414DE" w:rsidP="009A6E00">
      <w:pPr>
        <w:spacing w:line="480" w:lineRule="auto"/>
        <w:jc w:val="both"/>
        <w:rPr>
          <w:b/>
        </w:rPr>
      </w:pPr>
      <w:r>
        <w:rPr>
          <w:b/>
        </w:rPr>
        <w:t>Impact of solid drug nanoparticles on monocyte derived macrophage function</w:t>
      </w:r>
    </w:p>
    <w:p w14:paraId="64F34B59" w14:textId="0EE0517B" w:rsidR="00F414DE" w:rsidRDefault="00160AFE" w:rsidP="009A6E00">
      <w:pPr>
        <w:spacing w:line="480" w:lineRule="auto"/>
        <w:jc w:val="both"/>
      </w:pPr>
      <w:r>
        <w:t>Monocyte derived macrophages (MDM) were treated with LPS, efavirenz aqueous solution or efavirenz SDN</w:t>
      </w:r>
      <w:r w:rsidR="00DD580D">
        <w:t>s</w:t>
      </w:r>
      <w:r>
        <w:t xml:space="preserve"> for 24 hours</w:t>
      </w:r>
      <w:r w:rsidR="00A157D5">
        <w:t xml:space="preserve"> (figure </w:t>
      </w:r>
      <w:r w:rsidR="009A26D7">
        <w:t>6</w:t>
      </w:r>
      <w:r w:rsidR="00A157D5">
        <w:t>a)</w:t>
      </w:r>
      <w:r>
        <w:t>. Following incubation</w:t>
      </w:r>
      <w:r w:rsidR="00DD580D">
        <w:t>,</w:t>
      </w:r>
      <w:r>
        <w:t xml:space="preserve"> aliquots of cell culture supernatant </w:t>
      </w:r>
      <w:r w:rsidR="00DD580D">
        <w:t xml:space="preserve">fraction </w:t>
      </w:r>
      <w:r>
        <w:t>were taken and analysed for concentrations of IL-1β, IL-6, IL-8 and TNF</w:t>
      </w:r>
      <w:r w:rsidRPr="00C87B96">
        <w:rPr>
          <w:rFonts w:ascii="Symbol" w:hAnsi="Symbol"/>
        </w:rPr>
        <w:t></w:t>
      </w:r>
      <w:r>
        <w:t>. LPS treatment resulted in greater secretion of IL-1β (31</w:t>
      </w:r>
      <w:r w:rsidR="00DD580D">
        <w:t>-</w:t>
      </w:r>
      <w:r>
        <w:t>fold greater, P=0.03), IL-6 (1360</w:t>
      </w:r>
      <w:r w:rsidR="00DD580D">
        <w:t>-</w:t>
      </w:r>
      <w:r>
        <w:t>fold greater, P=0.03), IL-8 (158</w:t>
      </w:r>
      <w:r w:rsidR="00DD580D">
        <w:t>-</w:t>
      </w:r>
      <w:r>
        <w:t>fold greater, P=0.03) and TNF</w:t>
      </w:r>
      <w:r>
        <w:rPr>
          <w:rFonts w:ascii="Calibri" w:hAnsi="Calibri"/>
        </w:rPr>
        <w:t>α</w:t>
      </w:r>
      <w:r>
        <w:t xml:space="preserve"> (458</w:t>
      </w:r>
      <w:r w:rsidR="00DD580D">
        <w:t>-</w:t>
      </w:r>
      <w:r>
        <w:t xml:space="preserve">fold greater, P=0.03). </w:t>
      </w:r>
      <w:r w:rsidR="00A157D5">
        <w:t>Neither efavirenz aqueous solution nor</w:t>
      </w:r>
      <w:r>
        <w:t xml:space="preserve"> efavirenz SDN</w:t>
      </w:r>
      <w:r w:rsidR="00DD580D">
        <w:t>s</w:t>
      </w:r>
      <w:r>
        <w:t xml:space="preserve"> significantly affected cytokine secretion from MDM. </w:t>
      </w:r>
    </w:p>
    <w:p w14:paraId="649E89B2" w14:textId="0F85D850" w:rsidR="00A157D5" w:rsidRDefault="006077A9" w:rsidP="009A6E00">
      <w:pPr>
        <w:spacing w:line="480" w:lineRule="auto"/>
        <w:jc w:val="both"/>
      </w:pPr>
      <w:r>
        <w:t xml:space="preserve">The accumulation of efavirenz </w:t>
      </w:r>
      <w:r w:rsidR="00DD580D">
        <w:t>SDN</w:t>
      </w:r>
      <w:r>
        <w:t xml:space="preserve">s in MDM was also assessed incorporating inhibitors of </w:t>
      </w:r>
      <w:proofErr w:type="spellStart"/>
      <w:r>
        <w:t>clathrin</w:t>
      </w:r>
      <w:proofErr w:type="spellEnd"/>
      <w:r>
        <w:t xml:space="preserve"> mediated endocytosis (Dynasore), </w:t>
      </w:r>
      <w:proofErr w:type="spellStart"/>
      <w:r>
        <w:t>caveolae</w:t>
      </w:r>
      <w:proofErr w:type="spellEnd"/>
      <w:r>
        <w:t xml:space="preserve"> mediated endocytosis (indomethacin) and phagocytosis (cytochalasin B)</w:t>
      </w:r>
      <w:r w:rsidR="00303D7D">
        <w:t xml:space="preserve"> (figure </w:t>
      </w:r>
      <w:r w:rsidR="009A26D7">
        <w:t>6</w:t>
      </w:r>
      <w:r w:rsidR="00303D7D">
        <w:t>b)</w:t>
      </w:r>
      <w:r>
        <w:t>.</w:t>
      </w:r>
      <w:r w:rsidR="00303D7D">
        <w:t xml:space="preserve"> All inhibitors </w:t>
      </w:r>
      <w:r w:rsidR="00DD580D">
        <w:t>reduced</w:t>
      </w:r>
      <w:r w:rsidR="00303D7D">
        <w:t xml:space="preserve"> the accumulation of efavirenz </w:t>
      </w:r>
      <w:r w:rsidR="00DD580D">
        <w:t>SDN</w:t>
      </w:r>
      <w:r w:rsidR="00303D7D">
        <w:t>s (Dynasore, 1.47</w:t>
      </w:r>
      <w:r w:rsidR="00DD580D">
        <w:t>-</w:t>
      </w:r>
      <w:r w:rsidR="00303D7D">
        <w:t>fold lower accumulation, P=0.047; Indomethacin, 1.59</w:t>
      </w:r>
      <w:r w:rsidR="00DD580D">
        <w:t>-</w:t>
      </w:r>
      <w:r w:rsidR="00303D7D">
        <w:t>fold lower accumulation, P=0.047; cytochalasin B, 1.44</w:t>
      </w:r>
      <w:r w:rsidR="00DD580D">
        <w:t>-</w:t>
      </w:r>
      <w:r w:rsidR="00303D7D">
        <w:t xml:space="preserve">fold reduction, P=0.048). </w:t>
      </w:r>
    </w:p>
    <w:p w14:paraId="6332F140" w14:textId="09149ADB" w:rsidR="006A0CAB" w:rsidRDefault="00303D7D" w:rsidP="00A55298">
      <w:pPr>
        <w:spacing w:line="480" w:lineRule="auto"/>
        <w:jc w:val="both"/>
      </w:pPr>
      <w:r>
        <w:t xml:space="preserve">As phagocytosis appears to be involved in the uptake of efavirenz </w:t>
      </w:r>
      <w:r w:rsidR="00DD580D">
        <w:t>SDN</w:t>
      </w:r>
      <w:r>
        <w:t xml:space="preserve">s their impact on the phagocytosis of fluorescent </w:t>
      </w:r>
      <w:r>
        <w:rPr>
          <w:i/>
        </w:rPr>
        <w:t>E. coli</w:t>
      </w:r>
      <w:r>
        <w:t xml:space="preserve"> bioparticles by MDM was also assessed to ensure no interference with function</w:t>
      </w:r>
      <w:r w:rsidR="005967F4">
        <w:t xml:space="preserve"> (figure </w:t>
      </w:r>
      <w:r w:rsidR="009A26D7">
        <w:t>6</w:t>
      </w:r>
      <w:r w:rsidR="005967F4">
        <w:t>c)</w:t>
      </w:r>
      <w:r>
        <w:t>. Cytochalasin B was included as a positive control and showed a 3.4</w:t>
      </w:r>
      <w:r w:rsidR="00DD580D">
        <w:t>-</w:t>
      </w:r>
      <w:r>
        <w:t xml:space="preserve">fold </w:t>
      </w:r>
      <w:r>
        <w:lastRenderedPageBreak/>
        <w:t>lower (P=0.04) accumulation of bioparticles in MDM</w:t>
      </w:r>
      <w:r w:rsidR="005967F4">
        <w:t xml:space="preserve">. Uptake of fluorescent bioparticles by MDM was not significantly affected by either efavirenz aqueous solution or efavirenz </w:t>
      </w:r>
      <w:r w:rsidR="00DD580D">
        <w:t>SDN</w:t>
      </w:r>
      <w:r w:rsidR="005967F4">
        <w:t xml:space="preserve">s. (figure </w:t>
      </w:r>
      <w:r w:rsidR="009A26D7">
        <w:t>6</w:t>
      </w:r>
      <w:r w:rsidR="005967F4">
        <w:t>c).</w:t>
      </w:r>
    </w:p>
    <w:p w14:paraId="20E3DDFF" w14:textId="77777777" w:rsidR="00F27350" w:rsidRDefault="00F27350" w:rsidP="009A6E00">
      <w:pPr>
        <w:spacing w:line="480" w:lineRule="auto"/>
        <w:jc w:val="both"/>
        <w:rPr>
          <w:b/>
        </w:rPr>
      </w:pPr>
      <w:r w:rsidRPr="00F27350">
        <w:rPr>
          <w:b/>
        </w:rPr>
        <w:t>Impact of efavirenz and efavirenz solid drug nanoparticles on NK cell cytotoxicity</w:t>
      </w:r>
    </w:p>
    <w:p w14:paraId="08F54871" w14:textId="5D0613D3" w:rsidR="00F33756" w:rsidRDefault="00DE6A1B" w:rsidP="009A6E00">
      <w:pPr>
        <w:spacing w:line="480" w:lineRule="auto"/>
        <w:jc w:val="both"/>
        <w:rPr>
          <w:b/>
        </w:rPr>
      </w:pPr>
      <w:r>
        <w:t xml:space="preserve">NK cell cytotoxicity was assessed using NK92 cells as effector cells and HepG2 as target cells and measuring cell viability via electrical impedance generated by HepG2 attachment to RT-CES plates. </w:t>
      </w:r>
      <w:r w:rsidR="001F5BE3">
        <w:t xml:space="preserve">Treatment of HepG2 cells with NK92 cells resulted in a 52% lower viability compared to </w:t>
      </w:r>
      <w:r w:rsidR="00A939DC">
        <w:t xml:space="preserve">HepG2 cells grown in monoculture (figure </w:t>
      </w:r>
      <w:r w:rsidR="009A26D7">
        <w:t>7</w:t>
      </w:r>
      <w:r w:rsidR="00A939DC">
        <w:t xml:space="preserve">). Treatment of NK92 cells with efavirenz aqueous solution for 24 hours resulted in no significant change in their cytotoxic capability (figure </w:t>
      </w:r>
      <w:r w:rsidR="009A26D7">
        <w:t>7</w:t>
      </w:r>
      <w:r w:rsidR="00A939DC">
        <w:t xml:space="preserve">a). Similarly, treatment of NK92 cells with efavirenz </w:t>
      </w:r>
      <w:r w:rsidR="00DD580D">
        <w:t>SDN</w:t>
      </w:r>
      <w:r w:rsidR="00A939DC">
        <w:t>s did not significantly affect their cytotoxic capability (figure</w:t>
      </w:r>
      <w:r w:rsidR="009A26D7">
        <w:t xml:space="preserve"> 7</w:t>
      </w:r>
      <w:r w:rsidR="00A939DC">
        <w:t>b).</w:t>
      </w:r>
      <w:r w:rsidR="00F33756">
        <w:rPr>
          <w:b/>
        </w:rPr>
        <w:br w:type="page"/>
      </w:r>
    </w:p>
    <w:p w14:paraId="44E8C488" w14:textId="77777777" w:rsidR="007C3A79" w:rsidRPr="00EF660C" w:rsidRDefault="006E7130" w:rsidP="009A6E00">
      <w:pPr>
        <w:spacing w:line="480" w:lineRule="auto"/>
        <w:jc w:val="both"/>
        <w:rPr>
          <w:b/>
        </w:rPr>
      </w:pPr>
      <w:r w:rsidRPr="00EF660C">
        <w:rPr>
          <w:b/>
        </w:rPr>
        <w:lastRenderedPageBreak/>
        <w:t>DISCUSSION</w:t>
      </w:r>
    </w:p>
    <w:p w14:paraId="30C87910" w14:textId="14B398AF" w:rsidR="008C6CA1" w:rsidRPr="00B17457" w:rsidRDefault="00DD580D" w:rsidP="009A6E00">
      <w:pPr>
        <w:spacing w:line="480" w:lineRule="auto"/>
        <w:jc w:val="both"/>
      </w:pPr>
      <w:r>
        <w:t>U</w:t>
      </w:r>
      <w:r w:rsidR="00CA7CF0">
        <w:t>nderstanding the interaction with immunological and haematological systems is vital to the preclinical evaluation of novel nanoparticle formulations for the treatment of disease.</w:t>
      </w:r>
      <w:r w:rsidR="008C6CA1">
        <w:t xml:space="preserve"> To date, </w:t>
      </w:r>
      <w:r>
        <w:t xml:space="preserve">only one </w:t>
      </w:r>
      <w:r w:rsidR="008C6CA1">
        <w:t>stud</w:t>
      </w:r>
      <w:r>
        <w:t>y</w:t>
      </w:r>
      <w:r w:rsidR="008C6CA1">
        <w:t xml:space="preserve"> </w:t>
      </w:r>
      <w:r>
        <w:t xml:space="preserve">has </w:t>
      </w:r>
      <w:r w:rsidR="008C6CA1">
        <w:t>investigated the impact of SDNs on immune function</w:t>
      </w:r>
      <w:r w:rsidR="006A0CAB">
        <w:t xml:space="preserve"> </w:t>
      </w:r>
      <w:r w:rsidR="006A0CAB">
        <w:fldChar w:fldCharType="begin"/>
      </w:r>
      <w:r w:rsidR="003610D0">
        <w:instrText xml:space="preserve"> ADDIN EN.CITE &lt;EndNote&gt;&lt;Cite&gt;&lt;Author&gt;Liptrott&lt;/Author&gt;&lt;Year&gt;2017&lt;/Year&gt;&lt;RecNum&gt;44&lt;/RecNum&gt;&lt;DisplayText&gt;[51]&lt;/DisplayText&gt;&lt;record&gt;&lt;rec-number&gt;44&lt;/rec-number&gt;&lt;foreign-keys&gt;&lt;key app="EN" db-id="pe90e9eea0ets6eexpaxs5zrt0t0zs99spre" timestamp="1519031437"&gt;44&lt;/key&gt;&lt;/foreign-keys&gt;&lt;ref-type name="Journal Article"&gt;17&lt;/ref-type&gt;&lt;contributors&gt;&lt;authors&gt;&lt;author&gt;Liptrott, N. J.&lt;/author&gt;&lt;author&gt;Giardiello, M.&lt;/author&gt;&lt;author&gt;McDonald, T. O.&lt;/author&gt;&lt;author&gt;Rannard, S. P.&lt;/author&gt;&lt;author&gt;Owen, A.&lt;/author&gt;&lt;/authors&gt;&lt;/contributors&gt;&lt;titles&gt;&lt;title&gt;Lack of Interaction of Lopinavir Solid Drug Nanoparticles with Cells of the Immune system&lt;/title&gt;&lt;secondary-title&gt;Nanotoxicology&lt;/secondary-title&gt;&lt;/titles&gt;&lt;periodical&gt;&lt;full-title&gt;Nanotoxicology&lt;/full-title&gt;&lt;abbr-1&gt;Nanotoxicology&lt;/abbr-1&gt;&lt;/periodical&gt;&lt;volume&gt;Submitted&lt;/volume&gt;&lt;dates&gt;&lt;year&gt;2017&lt;/year&gt;&lt;/dates&gt;&lt;urls&gt;&lt;/urls&gt;&lt;/record&gt;&lt;/Cite&gt;&lt;/EndNote&gt;</w:instrText>
      </w:r>
      <w:r w:rsidR="006A0CAB">
        <w:fldChar w:fldCharType="separate"/>
      </w:r>
      <w:r w:rsidR="003610D0">
        <w:rPr>
          <w:noProof/>
        </w:rPr>
        <w:t>[51]</w:t>
      </w:r>
      <w:r w:rsidR="006A0CAB">
        <w:fldChar w:fldCharType="end"/>
      </w:r>
      <w:r w:rsidR="008C6CA1">
        <w:t xml:space="preserve">. </w:t>
      </w:r>
      <w:r>
        <w:t>In order to determine whether SDNs composed of another drug behaved differently</w:t>
      </w:r>
      <w:r w:rsidR="008C6CA1">
        <w:t>, a series of immune-activation criteria</w:t>
      </w:r>
      <w:r>
        <w:t xml:space="preserve"> were conducted</w:t>
      </w:r>
      <w:r w:rsidR="008C6CA1">
        <w:t xml:space="preserve"> to assess whether the </w:t>
      </w:r>
      <w:r w:rsidR="008C6CA1" w:rsidRPr="00B17457">
        <w:t>efavirenz nanoparticles trigger or interfere with immune responses.</w:t>
      </w:r>
      <w:r w:rsidR="00FB6537">
        <w:t xml:space="preserve"> Throughout the experimental assessment, all incubations were conducted with equivalent</w:t>
      </w:r>
      <w:r w:rsidR="00584EFF">
        <w:t xml:space="preserve"> drug concentrations of efavirenz between nanoparticle and aqueous solutions. Therefore, differences are due only to the </w:t>
      </w:r>
      <w:proofErr w:type="spellStart"/>
      <w:r w:rsidR="00584EFF">
        <w:t>nanoparticulate</w:t>
      </w:r>
      <w:proofErr w:type="spellEnd"/>
      <w:r w:rsidR="00584EFF">
        <w:t xml:space="preserve"> nature of the formulation.</w:t>
      </w:r>
      <w:r w:rsidR="008C6CA1" w:rsidRPr="00B17457">
        <w:t xml:space="preserve"> </w:t>
      </w:r>
    </w:p>
    <w:p w14:paraId="15D9249F" w14:textId="2E5805AB" w:rsidR="008F38E8" w:rsidRDefault="008F38E8" w:rsidP="009A6E00">
      <w:pPr>
        <w:spacing w:line="480" w:lineRule="auto"/>
        <w:jc w:val="both"/>
      </w:pPr>
      <w:r w:rsidRPr="00B17457">
        <w:t xml:space="preserve">Microbial contamination that may occur during the manufacturing process, particularly the introduction of endotoxin, can provide false positive results in </w:t>
      </w:r>
      <w:r w:rsidR="0097176A" w:rsidRPr="00B17457">
        <w:t>several</w:t>
      </w:r>
      <w:r w:rsidRPr="00B17457">
        <w:t xml:space="preserve"> immunological assays. Prior to analysis of immune </w:t>
      </w:r>
      <w:r w:rsidR="002E4C92" w:rsidRPr="00B17457">
        <w:t>interactions,</w:t>
      </w:r>
      <w:r w:rsidRPr="00B17457">
        <w:t xml:space="preserve"> the amount of endotoxin present in </w:t>
      </w:r>
      <w:r w:rsidR="00B17457" w:rsidRPr="00B17457">
        <w:t xml:space="preserve">both </w:t>
      </w:r>
      <w:r w:rsidRPr="00B17457">
        <w:t xml:space="preserve">the efavirenz solution </w:t>
      </w:r>
      <w:r w:rsidR="00B17457" w:rsidRPr="00B17457">
        <w:t>and</w:t>
      </w:r>
      <w:r w:rsidR="00B17457">
        <w:t xml:space="preserve"> the efa</w:t>
      </w:r>
      <w:r w:rsidR="002E4C92">
        <w:t>virenz SDN</w:t>
      </w:r>
      <w:r w:rsidR="00DD580D">
        <w:t>s was determined and found to be</w:t>
      </w:r>
      <w:r w:rsidR="00B17457">
        <w:t xml:space="preserve"> almost negligible</w:t>
      </w:r>
      <w:r w:rsidR="00DD580D">
        <w:t xml:space="preserve">. Hence, </w:t>
      </w:r>
      <w:r w:rsidR="00865D7B">
        <w:t>there was no evidence of microbial contamination following culture</w:t>
      </w:r>
      <w:r w:rsidR="00B17457">
        <w:t>.</w:t>
      </w:r>
    </w:p>
    <w:p w14:paraId="465E9804" w14:textId="0E47D18C" w:rsidR="00B44AF1" w:rsidRDefault="00B44AF1" w:rsidP="009A6E00">
      <w:pPr>
        <w:spacing w:line="480" w:lineRule="auto"/>
        <w:jc w:val="both"/>
      </w:pPr>
      <w:r>
        <w:t>It is currently unclea</w:t>
      </w:r>
      <w:r w:rsidR="002E4C92">
        <w:t>r if SDN</w:t>
      </w:r>
      <w:r w:rsidR="00DD580D">
        <w:t>s</w:t>
      </w:r>
      <w:r>
        <w:t xml:space="preserve"> reach the blood, following oral administration, as intact nanoparticles </w:t>
      </w:r>
      <w:r w:rsidR="00DD580D">
        <w:t>but SDNs are being developed for several parenteral applications.</w:t>
      </w:r>
      <w:r>
        <w:t xml:space="preserve"> Haemolysis can lead to various pathologies (e.g. anaemia and jaundice) and is a relatively common issue with environmental and medicinal nanoparticles </w:t>
      </w:r>
      <w:r>
        <w:fldChar w:fldCharType="begin">
          <w:fldData xml:space="preserve">PEVuZE5vdGU+PENpdGU+PEF1dGhvcj5Eb2Jyb3ZvbHNrYWlhPC9BdXRob3I+PFllYXI+MjAwODwv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</w:fldData>
        </w:fldChar>
      </w:r>
      <w:r w:rsidR="003610D0">
        <w:instrText xml:space="preserve"> ADDIN EN.CITE </w:instrText>
      </w:r>
      <w:r w:rsidR="003610D0">
        <w:fldChar w:fldCharType="begin">
          <w:fldData xml:space="preserve">PEVuZE5vdGU+PENpdGU+PEF1dGhvcj5Eb2Jyb3ZvbHNrYWlhPC9BdXRob3I+PFllYXI+MjAwODwv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</w:fldData>
        </w:fldChar>
      </w:r>
      <w:r w:rsidR="003610D0">
        <w:instrText xml:space="preserve"> ADDIN EN.CITE.DATA </w:instrText>
      </w:r>
      <w:r w:rsidR="003610D0">
        <w:fldChar w:fldCharType="end"/>
      </w:r>
      <w:r>
        <w:fldChar w:fldCharType="separate"/>
      </w:r>
      <w:r w:rsidR="003610D0">
        <w:rPr>
          <w:noProof/>
        </w:rPr>
        <w:t>[38, 52]</w:t>
      </w:r>
      <w:r>
        <w:fldChar w:fldCharType="end"/>
      </w:r>
      <w:r>
        <w:t xml:space="preserve">. Therefore, to gain further confidence in </w:t>
      </w:r>
      <w:r w:rsidR="00DD580D">
        <w:t xml:space="preserve">SDN </w:t>
      </w:r>
      <w:r>
        <w:t>safety, we assessed haemolysis after incubation with whole blood from a healthy human volunteer. Aqueous efavirenz caused a significant amount of haemolysis</w:t>
      </w:r>
      <w:r w:rsidR="00DD580D">
        <w:t>. H</w:t>
      </w:r>
      <w:r>
        <w:t>owever</w:t>
      </w:r>
      <w:r w:rsidR="00DD580D">
        <w:t>,</w:t>
      </w:r>
      <w:r>
        <w:t xml:space="preserve"> the ef</w:t>
      </w:r>
      <w:r w:rsidR="002E4C92">
        <w:t>avirenz SDN</w:t>
      </w:r>
      <w:r w:rsidR="00DD580D">
        <w:t>s</w:t>
      </w:r>
      <w:r w:rsidR="002E4C92">
        <w:t xml:space="preserve"> </w:t>
      </w:r>
      <w:r>
        <w:t>did not cause haemolysis</w:t>
      </w:r>
      <w:r w:rsidR="00DD580D">
        <w:t>, which is promising for SDNs being investigated for intravenous delivery</w:t>
      </w:r>
      <w:r>
        <w:t>. No impact on blood coagulation time in response to coagulation inducers was evident at the concentrations tested. Platelet aggregation was similarly unaffected by ef</w:t>
      </w:r>
      <w:r w:rsidR="002E4C92">
        <w:t>avirenz SDN</w:t>
      </w:r>
      <w:r w:rsidR="0042318B">
        <w:t>s</w:t>
      </w:r>
      <w:r>
        <w:t xml:space="preserve"> and the test materials did not interfere with platelet activation induced by collagen.</w:t>
      </w:r>
      <w:r w:rsidR="001E30BC">
        <w:t xml:space="preserve"> Complement activation has been reported for nanomaterials previously </w:t>
      </w:r>
      <w:r w:rsidR="001E30BC">
        <w:fldChar w:fldCharType="begin">
          <w:fldData xml:space="preserve">PEVuZE5vdGU+PENpdGU+PEF1dGhvcj5TemViZW5pPC9BdXRob3I+PFllYXI+MjAwMTwvWWVhcj48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</w:fldData>
        </w:fldChar>
      </w:r>
      <w:r w:rsidR="003610D0">
        <w:instrText xml:space="preserve"> ADDIN EN.CITE </w:instrText>
      </w:r>
      <w:r w:rsidR="003610D0">
        <w:fldChar w:fldCharType="begin">
          <w:fldData xml:space="preserve">PEVuZE5vdGU+PENpdGU+PEF1dGhvcj5TemViZW5pPC9BdXRob3I+PFllYXI+MjAwMTwvWWVhcj48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</w:fldData>
        </w:fldChar>
      </w:r>
      <w:r w:rsidR="003610D0">
        <w:instrText xml:space="preserve"> ADDIN EN.CITE.DATA </w:instrText>
      </w:r>
      <w:r w:rsidR="003610D0">
        <w:fldChar w:fldCharType="end"/>
      </w:r>
      <w:r w:rsidR="001E30BC">
        <w:fldChar w:fldCharType="separate"/>
      </w:r>
      <w:r w:rsidR="003610D0">
        <w:rPr>
          <w:noProof/>
        </w:rPr>
        <w:t>[50]</w:t>
      </w:r>
      <w:r w:rsidR="001E30BC">
        <w:fldChar w:fldCharType="end"/>
      </w:r>
      <w:r w:rsidR="001E30BC">
        <w:t xml:space="preserve"> </w:t>
      </w:r>
      <w:r w:rsidR="0042318B">
        <w:t>so</w:t>
      </w:r>
      <w:r w:rsidR="001E30BC">
        <w:t xml:space="preserve"> measurement of iC3b</w:t>
      </w:r>
      <w:r w:rsidR="0042318B">
        <w:t xml:space="preserve"> was conducted</w:t>
      </w:r>
      <w:r w:rsidR="001E30BC">
        <w:t xml:space="preserve"> (the common factor for all </w:t>
      </w:r>
      <w:r w:rsidR="001E30BC">
        <w:lastRenderedPageBreak/>
        <w:t xml:space="preserve">three complement pathways) in healthy volunteer plasma. No activation of iC3b was observed following treatment </w:t>
      </w:r>
      <w:r w:rsidR="0042318B">
        <w:t>suggesting</w:t>
      </w:r>
      <w:r w:rsidR="001E30BC">
        <w:t xml:space="preserve"> that efavirenz </w:t>
      </w:r>
      <w:r w:rsidR="002E4C92">
        <w:t>SDN</w:t>
      </w:r>
      <w:r w:rsidR="0042318B">
        <w:t>s</w:t>
      </w:r>
      <w:r w:rsidR="001E30BC">
        <w:t xml:space="preserve"> do not activate complement via any of the main pathways.</w:t>
      </w:r>
    </w:p>
    <w:p w14:paraId="6BC95A57" w14:textId="228ADA38" w:rsidR="00196439" w:rsidRDefault="008F38E8" w:rsidP="009A6E00">
      <w:pPr>
        <w:spacing w:line="480" w:lineRule="auto"/>
        <w:jc w:val="both"/>
      </w:pPr>
      <w:r>
        <w:t>N</w:t>
      </w:r>
      <w:r w:rsidR="008C6CA1">
        <w:t xml:space="preserve">o differences in phagocytic capacity were observed between MDM treated with </w:t>
      </w:r>
      <w:r w:rsidR="002E4C92">
        <w:t>SDN</w:t>
      </w:r>
      <w:r w:rsidR="0042318B">
        <w:t>s</w:t>
      </w:r>
      <w:r w:rsidR="00B17457">
        <w:t xml:space="preserve"> or aqueous solution</w:t>
      </w:r>
      <w:r w:rsidR="008C6CA1">
        <w:t xml:space="preserve">. Stimulation of MDM was also assessed using a panel of cytokines previously shown to be associated with macrophage activation. Neither the aqueous solution nor </w:t>
      </w:r>
      <w:r w:rsidR="002E4C92">
        <w:t>SDN</w:t>
      </w:r>
      <w:r w:rsidR="0042318B">
        <w:t>s</w:t>
      </w:r>
      <w:r w:rsidR="008C6CA1">
        <w:t xml:space="preserve"> significantly stimula</w:t>
      </w:r>
      <w:r w:rsidR="00B17457">
        <w:t>ted cytokine secretion from MDM</w:t>
      </w:r>
      <w:r w:rsidR="008C6CA1">
        <w:t xml:space="preserve">. Additionally, no difference in proliferation of PBMC from healthy volunteers </w:t>
      </w:r>
      <w:r w:rsidR="0042318B">
        <w:t xml:space="preserve">was </w:t>
      </w:r>
      <w:r w:rsidR="008C6CA1">
        <w:t xml:space="preserve">observed </w:t>
      </w:r>
      <w:r w:rsidR="0042318B">
        <w:t xml:space="preserve">for </w:t>
      </w:r>
      <w:r w:rsidR="002E4C92">
        <w:t>SDN</w:t>
      </w:r>
      <w:r w:rsidR="0042318B">
        <w:t>s</w:t>
      </w:r>
      <w:r w:rsidR="008C6CA1">
        <w:t xml:space="preserve"> </w:t>
      </w:r>
      <w:r w:rsidR="0042318B">
        <w:t xml:space="preserve">or the </w:t>
      </w:r>
      <w:r w:rsidR="008C6CA1">
        <w:t xml:space="preserve">aqueous solution, and neither interfered with proliferation in response to the known mitogen, </w:t>
      </w:r>
      <w:r w:rsidR="00B17457">
        <w:t>PHA</w:t>
      </w:r>
      <w:r w:rsidR="008C6CA1">
        <w:t>. The secretion of cytokines from PBMCs (IL-2, IL-10 and IFN</w:t>
      </w:r>
      <w:r w:rsidR="00B17457">
        <w:rPr>
          <w:rFonts w:ascii="Calibri" w:hAnsi="Calibri"/>
        </w:rPr>
        <w:t>γ</w:t>
      </w:r>
      <w:r w:rsidR="008C6CA1">
        <w:t xml:space="preserve">) was also similar for </w:t>
      </w:r>
      <w:r w:rsidR="002E4C92">
        <w:t>SDN</w:t>
      </w:r>
      <w:r w:rsidR="0042318B">
        <w:t xml:space="preserve">s </w:t>
      </w:r>
      <w:r w:rsidR="008C6CA1">
        <w:t>and aqueous solution, as was the impact on cytokine release in respo</w:t>
      </w:r>
      <w:r w:rsidR="00B17457">
        <w:t>nse to anti-CD3/anti-CD28 beads</w:t>
      </w:r>
      <w:r w:rsidR="008C6CA1">
        <w:t>. IL-2, IL-10 and IFN</w:t>
      </w:r>
      <w:r w:rsidR="00B17457">
        <w:rPr>
          <w:rFonts w:ascii="Calibri" w:hAnsi="Calibri"/>
        </w:rPr>
        <w:t>γ</w:t>
      </w:r>
      <w:r w:rsidR="008C6CA1">
        <w:t xml:space="preserve"> were chosen because of their secretion from T cells following T cell receptor activation</w:t>
      </w:r>
      <w:r w:rsidR="00B17457">
        <w:t xml:space="preserve"> </w:t>
      </w:r>
      <w:r w:rsidR="00B17457">
        <w:fldChar w:fldCharType="begin">
          <w:fldData xml:space="preserve">PEVuZE5vdGU+PENpdGU+PEF1dGhvcj5CZW50bzwvQXV0aG9yPjxZZWFyPjIwMDk8L1llYXI+PFJl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</w:fldData>
        </w:fldChar>
      </w:r>
      <w:r w:rsidR="003610D0">
        <w:instrText xml:space="preserve"> ADDIN EN.CITE </w:instrText>
      </w:r>
      <w:r w:rsidR="003610D0">
        <w:fldChar w:fldCharType="begin">
          <w:fldData xml:space="preserve">PEVuZE5vdGU+PENpdGU+PEF1dGhvcj5CZW50bzwvQXV0aG9yPjxZZWFyPjIwMDk8L1llYXI+PFJl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</w:fldData>
        </w:fldChar>
      </w:r>
      <w:r w:rsidR="003610D0">
        <w:instrText xml:space="preserve"> ADDIN EN.CITE.DATA </w:instrText>
      </w:r>
      <w:r w:rsidR="003610D0">
        <w:fldChar w:fldCharType="end"/>
      </w:r>
      <w:r w:rsidR="00B17457">
        <w:fldChar w:fldCharType="separate"/>
      </w:r>
      <w:r w:rsidR="003610D0">
        <w:rPr>
          <w:noProof/>
        </w:rPr>
        <w:t>[53-55]</w:t>
      </w:r>
      <w:r w:rsidR="00B17457">
        <w:fldChar w:fldCharType="end"/>
      </w:r>
      <w:r w:rsidR="008C6CA1">
        <w:t>. Anti CD3/anti-CD28 beads bind and activate CD3 (T-cell receptor) and CD28 (co-stimulatory receptor) and are an established tool fo</w:t>
      </w:r>
      <w:r w:rsidR="00B17457">
        <w:t xml:space="preserve">r inducing T-cell activation </w:t>
      </w:r>
      <w:r w:rsidR="00B17457">
        <w:fldChar w:fldCharType="begin">
          <w:fldData xml:space="preserve">PEVuZE5vdGU+PENpdGU+PEF1dGhvcj5EaXZldTwvQXV0aG9yPjxZZWFyPjIwMDk8L1llYXI+PFJl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</w:fldData>
        </w:fldChar>
      </w:r>
      <w:r w:rsidR="003610D0">
        <w:instrText xml:space="preserve"> ADDIN EN.CITE </w:instrText>
      </w:r>
      <w:r w:rsidR="003610D0">
        <w:fldChar w:fldCharType="begin">
          <w:fldData xml:space="preserve">PEVuZE5vdGU+PENpdGU+PEF1dGhvcj5EaXZldTwvQXV0aG9yPjxZZWFyPjIwMDk8L1llYXI+PFJl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</w:fldData>
        </w:fldChar>
      </w:r>
      <w:r w:rsidR="003610D0">
        <w:instrText xml:space="preserve"> ADDIN EN.CITE.DATA </w:instrText>
      </w:r>
      <w:r w:rsidR="003610D0">
        <w:fldChar w:fldCharType="end"/>
      </w:r>
      <w:r w:rsidR="00B17457">
        <w:fldChar w:fldCharType="separate"/>
      </w:r>
      <w:r w:rsidR="003610D0">
        <w:rPr>
          <w:noProof/>
        </w:rPr>
        <w:t>[56-58]</w:t>
      </w:r>
      <w:r w:rsidR="00B17457">
        <w:fldChar w:fldCharType="end"/>
      </w:r>
      <w:r w:rsidR="008C6CA1">
        <w:t>. Finally, the expression of cell surface receptors associ</w:t>
      </w:r>
      <w:r w:rsidR="00B17457">
        <w:t xml:space="preserve">ated with T-cell activation </w:t>
      </w:r>
      <w:r w:rsidR="00B17457">
        <w:fldChar w:fldCharType="begin">
          <w:fldData xml:space="preserve">PEVuZE5vdGU+PENpdGU+PEF1dGhvcj5kb3MgU2FudG9zPC9BdXRob3I+PFllYXI+MjAxMjwvWWVh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</w:fldData>
        </w:fldChar>
      </w:r>
      <w:r w:rsidR="003610D0">
        <w:instrText xml:space="preserve"> ADDIN EN.CITE </w:instrText>
      </w:r>
      <w:r w:rsidR="003610D0">
        <w:fldChar w:fldCharType="begin">
          <w:fldData xml:space="preserve">PEVuZE5vdGU+PENpdGU+PEF1dGhvcj5kb3MgU2FudG9zPC9BdXRob3I+PFllYXI+MjAxMjwvWWVh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</w:fldData>
        </w:fldChar>
      </w:r>
      <w:r w:rsidR="003610D0">
        <w:instrText xml:space="preserve"> ADDIN EN.CITE.DATA </w:instrText>
      </w:r>
      <w:r w:rsidR="003610D0">
        <w:fldChar w:fldCharType="end"/>
      </w:r>
      <w:r w:rsidR="00B17457">
        <w:fldChar w:fldCharType="separate"/>
      </w:r>
      <w:r w:rsidR="003610D0">
        <w:rPr>
          <w:noProof/>
        </w:rPr>
        <w:t>[59-62]</w:t>
      </w:r>
      <w:r w:rsidR="00B17457">
        <w:fldChar w:fldCharType="end"/>
      </w:r>
      <w:r w:rsidR="008C6CA1">
        <w:t xml:space="preserve"> was monitored in response to incubation with the efavirenz </w:t>
      </w:r>
      <w:r w:rsidR="002E4C92">
        <w:t>SDN</w:t>
      </w:r>
      <w:r w:rsidR="0042318B">
        <w:t>s</w:t>
      </w:r>
      <w:r w:rsidR="008C6CA1">
        <w:t xml:space="preserve"> or an efavirenz aqueous solution. Again, no differences in expression in either CD4+</w:t>
      </w:r>
      <w:r w:rsidR="00B17457">
        <w:t xml:space="preserve"> or CD8+</w:t>
      </w:r>
      <w:r w:rsidR="008C6CA1">
        <w:t xml:space="preserve"> T cells between </w:t>
      </w:r>
      <w:r w:rsidR="002E4C92">
        <w:t>SDN</w:t>
      </w:r>
      <w:r w:rsidR="0042318B">
        <w:t>s</w:t>
      </w:r>
      <w:r w:rsidR="008C6CA1">
        <w:t xml:space="preserve"> and </w:t>
      </w:r>
      <w:r w:rsidR="0042318B">
        <w:t xml:space="preserve">an </w:t>
      </w:r>
      <w:r w:rsidR="008C6CA1">
        <w:t xml:space="preserve">aqueous solution and no differences in the response to anti-CD3/antiCD28 beads were observed. </w:t>
      </w:r>
      <w:r w:rsidR="00BE26C5">
        <w:t xml:space="preserve">NK92 cells were used as a model of primary NK cells to assess potential immunosuppression by efavirenz </w:t>
      </w:r>
      <w:r w:rsidR="002E4C92">
        <w:t>SDN</w:t>
      </w:r>
      <w:r w:rsidR="0042318B">
        <w:t>s</w:t>
      </w:r>
      <w:r w:rsidR="00BE26C5">
        <w:t xml:space="preserve"> and no impact on NK92 cytotoxicity was observed. </w:t>
      </w:r>
      <w:r w:rsidR="008C6CA1">
        <w:t xml:space="preserve">Therefore, in this </w:t>
      </w:r>
      <w:r w:rsidR="008C6CA1" w:rsidRPr="00C87B96">
        <w:rPr>
          <w:i/>
        </w:rPr>
        <w:t>ex vivo</w:t>
      </w:r>
      <w:r w:rsidR="008C6CA1">
        <w:t xml:space="preserve"> analysis, no immunological safety concerns were </w:t>
      </w:r>
      <w:r w:rsidR="0042318B">
        <w:t>uncovered using the employed assays</w:t>
      </w:r>
      <w:r w:rsidR="008C6CA1">
        <w:t>. Contrary to other reported nanoparticles, the SDNs presented here do not</w:t>
      </w:r>
      <w:r w:rsidR="0042318B">
        <w:t xml:space="preserve"> appear to</w:t>
      </w:r>
      <w:r w:rsidR="008C6CA1">
        <w:t xml:space="preserve"> interact with the immune system in the same way.</w:t>
      </w:r>
      <w:r w:rsidR="0042318B">
        <w:t xml:space="preserve"> Taken collectively with the previous observations with lopinavir SDNs, this particular nano-specific interaction does not appear to be a concern with SDN formulations, which bodes well for parenterally administered materials of this type. However, it should be noted that since SDNs are manufactured from the drug itself, one cannot rule out that their formation will not confer augmentation of molecule-specific interactions. </w:t>
      </w:r>
    </w:p>
    <w:p w14:paraId="6C67AF78" w14:textId="73DDD5F2" w:rsidR="007C3A79" w:rsidRPr="00EF660C" w:rsidRDefault="008F38E8" w:rsidP="009A6E00">
      <w:pPr>
        <w:spacing w:line="480" w:lineRule="auto"/>
        <w:jc w:val="both"/>
      </w:pPr>
      <w:r w:rsidRPr="008F38E8">
        <w:lastRenderedPageBreak/>
        <w:t>In summary, a</w:t>
      </w:r>
      <w:r w:rsidR="002E4C92">
        <w:t xml:space="preserve"> previously</w:t>
      </w:r>
      <w:r w:rsidRPr="008F38E8">
        <w:t xml:space="preserve"> pharmacologically optimised</w:t>
      </w:r>
      <w:r w:rsidR="00B17BE6">
        <w:t xml:space="preserve"> </w:t>
      </w:r>
      <w:r w:rsidR="0042318B">
        <w:t>SDN formulation</w:t>
      </w:r>
      <w:r w:rsidR="0042318B" w:rsidRPr="008F38E8">
        <w:t xml:space="preserve"> </w:t>
      </w:r>
      <w:r w:rsidRPr="008F38E8">
        <w:t xml:space="preserve">of efavirenz with improved bioavailability, </w:t>
      </w:r>
      <w:r w:rsidRPr="00C87B96">
        <w:rPr>
          <w:i/>
        </w:rPr>
        <w:t>in vitro</w:t>
      </w:r>
      <w:r w:rsidRPr="008F38E8">
        <w:t xml:space="preserve"> cellular distribution and antiretroviral activity</w:t>
      </w:r>
      <w:r w:rsidR="0042318B">
        <w:t xml:space="preserve"> </w:t>
      </w:r>
      <w:r w:rsidR="0042318B">
        <w:fldChar w:fldCharType="begin"/>
      </w:r>
      <w:r w:rsidR="008C4F2A">
        <w:instrText xml:space="preserve"> ADDIN EN.CITE &lt;EndNote&gt;&lt;Cite&gt;&lt;Author&gt;McDonald&lt;/Author&gt;&lt;Year&gt;2014&lt;/Year&gt;&lt;RecNum&gt;43&lt;/RecNum&gt;&lt;DisplayText&gt;[43]&lt;/DisplayText&gt;&lt;record&gt;&lt;rec-number&gt;43&lt;/rec-number&gt;&lt;foreign-keys&gt;&lt;key app="EN" db-id="pe90e9eea0ets6eexpaxs5zrt0t0zs99spre" timestamp="1519031437"&gt;43&lt;/key&gt;&lt;/foreign-keys&gt;&lt;ref-type name="Journal Article"&gt;17&lt;/ref-type&gt;&lt;contributors&gt;&lt;authors&gt;&lt;author&gt;McDonald, T. O.&lt;/author&gt;&lt;author&gt;Giardiello, M.&lt;/author&gt;&lt;author&gt;Martin, P.&lt;/author&gt;&lt;author&gt;Siccardi, M.&lt;/author&gt;&lt;author&gt;Liptrott, N. J.&lt;/author&gt;&lt;author&gt;Smith, D.&lt;/author&gt;&lt;author&gt;Roberts, P.&lt;/author&gt;&lt;author&gt;Curley, P.&lt;/author&gt;&lt;author&gt;Schipani, A.&lt;/author&gt;&lt;author&gt;Khoo, S. H.&lt;/author&gt;&lt;author&gt;Long, J.&lt;/author&gt;&lt;author&gt;Foster, A. J.&lt;/author&gt;&lt;author&gt;Rannard, S. P.&lt;/author&gt;&lt;author&gt;Owen, A.&lt;/author&gt;&lt;/authors&gt;&lt;/contributors&gt;&lt;auth-address&gt;Department of Chemistry, University of Liverpool, Crown Street, L69 3BX, UK.&lt;/auth-address&gt;&lt;titles&gt;&lt;title&gt;Antiretroviral solid drug nanoparticles with enhanced oral bioavailability: production, characterization, and in vitro-in vivo correlation&lt;/title&gt;&lt;secondary-title&gt;Adv Healthc Mater&lt;/secondary-title&gt;&lt;alt-title&gt;Advanced healthcare materials&lt;/alt-title&gt;&lt;/titles&gt;&lt;periodical&gt;&lt;full-title&gt;Adv Healthc Mater&lt;/full-title&gt;&lt;abbr-1&gt;Advanced healthcare materials&lt;/abbr-1&gt;&lt;/periodical&gt;&lt;alt-periodical&gt;&lt;full-title&gt;Adv Healthc Mater&lt;/full-title&gt;&lt;abbr-1&gt;Advanced healthcare materials&lt;/abbr-1&gt;&lt;/alt-periodical&gt;&lt;pages&gt;400-11&lt;/pages&gt;&lt;volume&gt;3&lt;/volume&gt;&lt;number&gt;3&lt;/number&gt;&lt;dates&gt;&lt;year&gt;2014&lt;/year&gt;&lt;pub-dates&gt;&lt;date&gt;Mar&lt;/date&gt;&lt;/pub-dates&gt;&lt;/dates&gt;&lt;isbn&gt;2192-2659 (Electronic)&amp;#xD;2192-2640 (Linking)&lt;/isbn&gt;&lt;accession-num&gt;23997027&lt;/accession-num&gt;&lt;urls&gt;&lt;related-urls&gt;&lt;url&gt;http://www.ncbi.nlm.nih.gov/pubmed/23997027&lt;/url&gt;&lt;/related-urls&gt;&lt;/urls&gt;&lt;electronic-resource-num&gt;10.1002/adhm.201300280&lt;/electronic-resource-num&gt;&lt;/record&gt;&lt;/Cite&gt;&lt;/EndNote&gt;</w:instrText>
      </w:r>
      <w:r w:rsidR="0042318B">
        <w:fldChar w:fldCharType="separate"/>
      </w:r>
      <w:r w:rsidR="00706CC1">
        <w:rPr>
          <w:noProof/>
        </w:rPr>
        <w:t>[43]</w:t>
      </w:r>
      <w:r w:rsidR="0042318B">
        <w:fldChar w:fldCharType="end"/>
      </w:r>
      <w:r w:rsidR="0042318B">
        <w:t>, did not interfere with components of the immune system in the studied assays, and exhibited favourable blood-contact properties</w:t>
      </w:r>
      <w:r w:rsidRPr="008F38E8">
        <w:t xml:space="preserve">. The emulsion-templated freeze drying platform may have broad application for optimising </w:t>
      </w:r>
      <w:r w:rsidR="0042318B">
        <w:t>drugs</w:t>
      </w:r>
      <w:r w:rsidR="0042318B" w:rsidRPr="008F38E8">
        <w:t xml:space="preserve"> </w:t>
      </w:r>
      <w:r w:rsidRPr="008F38E8">
        <w:t xml:space="preserve">with solubility/bioavailability issues. All excipients used </w:t>
      </w:r>
      <w:r w:rsidR="002E4C92">
        <w:t>are on the FDA CDER list</w:t>
      </w:r>
      <w:r w:rsidRPr="008F38E8">
        <w:t xml:space="preserve"> and the resultant </w:t>
      </w:r>
      <w:r w:rsidR="002E4C92">
        <w:t>SDN</w:t>
      </w:r>
      <w:r w:rsidR="0042318B">
        <w:t>s</w:t>
      </w:r>
      <w:r w:rsidRPr="008F38E8">
        <w:t xml:space="preserve"> are </w:t>
      </w:r>
      <w:r w:rsidR="0042318B">
        <w:t xml:space="preserve">physically </w:t>
      </w:r>
      <w:r w:rsidRPr="008F38E8">
        <w:t xml:space="preserve">similar to currently licensed </w:t>
      </w:r>
      <w:r w:rsidR="0042318B">
        <w:t>SDN</w:t>
      </w:r>
      <w:r w:rsidR="0042318B" w:rsidRPr="008F38E8">
        <w:t xml:space="preserve"> </w:t>
      </w:r>
      <w:r w:rsidRPr="008F38E8">
        <w:t>product</w:t>
      </w:r>
      <w:r w:rsidR="002E4C92">
        <w:t xml:space="preserve">s. </w:t>
      </w:r>
    </w:p>
    <w:p w14:paraId="60C37312" w14:textId="77777777" w:rsidR="007C3A79" w:rsidRPr="00EF660C" w:rsidRDefault="006E7130" w:rsidP="009A6E00">
      <w:pPr>
        <w:spacing w:line="480" w:lineRule="auto"/>
        <w:jc w:val="both"/>
        <w:rPr>
          <w:b/>
        </w:rPr>
      </w:pPr>
      <w:r w:rsidRPr="00EF660C">
        <w:rPr>
          <w:b/>
        </w:rPr>
        <w:t>CONCLUSIONS</w:t>
      </w:r>
    </w:p>
    <w:p w14:paraId="452269B5" w14:textId="7356E5F7" w:rsidR="007C3A79" w:rsidRPr="00EF660C" w:rsidRDefault="004B2212" w:rsidP="009A6E00">
      <w:pPr>
        <w:spacing w:line="480" w:lineRule="auto"/>
        <w:jc w:val="both"/>
      </w:pPr>
      <w:r>
        <w:t xml:space="preserve">The pharmacologically optimised efavirenz </w:t>
      </w:r>
      <w:r w:rsidR="002E4C92">
        <w:t>SDN</w:t>
      </w:r>
      <w:r w:rsidR="0042318B">
        <w:t>s</w:t>
      </w:r>
      <w:r>
        <w:t xml:space="preserve"> presented here have shown to be immunologically and haematologically inert in </w:t>
      </w:r>
      <w:r w:rsidR="00C017F0">
        <w:t xml:space="preserve">the </w:t>
      </w:r>
      <w:r>
        <w:rPr>
          <w:i/>
        </w:rPr>
        <w:t>in vitro</w:t>
      </w:r>
      <w:r>
        <w:t>/</w:t>
      </w:r>
      <w:r>
        <w:rPr>
          <w:i/>
        </w:rPr>
        <w:t>ex vivo</w:t>
      </w:r>
      <w:r>
        <w:t xml:space="preserve"> preclinical assessment. The methodologies utilised can now be used to assess future </w:t>
      </w:r>
      <w:r w:rsidR="00C017F0">
        <w:t xml:space="preserve">nanomaterials </w:t>
      </w:r>
      <w:r>
        <w:t>as part of a preclinical assessment</w:t>
      </w:r>
      <w:r w:rsidR="00C017F0">
        <w:t>,</w:t>
      </w:r>
      <w:r>
        <w:t xml:space="preserve"> </w:t>
      </w:r>
      <w:r w:rsidR="002E4C92">
        <w:t>to</w:t>
      </w:r>
      <w:r>
        <w:t xml:space="preserve"> </w:t>
      </w:r>
      <w:r w:rsidR="00C017F0">
        <w:t xml:space="preserve">de-risk </w:t>
      </w:r>
      <w:r>
        <w:t xml:space="preserve">translation into clinical </w:t>
      </w:r>
      <w:r w:rsidR="00C017F0">
        <w:t>evaluation</w:t>
      </w:r>
      <w:r>
        <w:t>.</w:t>
      </w:r>
      <w:r w:rsidR="007C3A79" w:rsidRPr="00EF660C">
        <w:br w:type="page"/>
      </w:r>
    </w:p>
    <w:p w14:paraId="2AA9261F" w14:textId="77777777" w:rsidR="001E2D42" w:rsidRDefault="001E2D42" w:rsidP="001E2D42">
      <w:pPr>
        <w:spacing w:line="480" w:lineRule="auto"/>
        <w:jc w:val="both"/>
      </w:pPr>
      <w:proofErr w:type="gramStart"/>
      <w:r w:rsidRPr="00C57AB3">
        <w:rPr>
          <w:b/>
        </w:rPr>
        <w:lastRenderedPageBreak/>
        <w:t xml:space="preserve">Figure </w:t>
      </w:r>
      <w:r>
        <w:rPr>
          <w:b/>
        </w:rPr>
        <w:t>1</w:t>
      </w:r>
      <w:r w:rsidRPr="00C57AB3">
        <w:rPr>
          <w:b/>
        </w:rPr>
        <w:t>.</w:t>
      </w:r>
      <w:proofErr w:type="gramEnd"/>
      <w:r w:rsidRPr="00C57AB3">
        <w:rPr>
          <w:b/>
        </w:rPr>
        <w:t xml:space="preserve"> </w:t>
      </w:r>
      <w:proofErr w:type="gramStart"/>
      <w:r w:rsidRPr="00C57AB3">
        <w:rPr>
          <w:b/>
        </w:rPr>
        <w:t>Response of primary human platelets to efavirenz and efavirenz solid drug nanoparticles.</w:t>
      </w:r>
      <w:proofErr w:type="gramEnd"/>
      <w:r>
        <w:t xml:space="preserve"> Platelet aggregation was assessed in response to materials alone (a) and that induced by collagen (b). Platelet activation was assessed by ATP release in non-induced (c) and collagen induced (d) platelets. Data expressed as mean ± standard deviation. </w:t>
      </w:r>
    </w:p>
    <w:p w14:paraId="36282CF5" w14:textId="77777777" w:rsidR="001E2D42" w:rsidRPr="008862CD" w:rsidRDefault="001E2D42" w:rsidP="001E2D42">
      <w:pPr>
        <w:spacing w:line="480" w:lineRule="auto"/>
        <w:jc w:val="both"/>
      </w:pPr>
      <w:proofErr w:type="gramStart"/>
      <w:r w:rsidRPr="00847FA7">
        <w:rPr>
          <w:b/>
        </w:rPr>
        <w:t xml:space="preserve">Figure </w:t>
      </w:r>
      <w:r>
        <w:rPr>
          <w:b/>
        </w:rPr>
        <w:t>2</w:t>
      </w:r>
      <w:r w:rsidRPr="00847FA7">
        <w:rPr>
          <w:b/>
        </w:rPr>
        <w:t>.</w:t>
      </w:r>
      <w:proofErr w:type="gramEnd"/>
      <w:r w:rsidRPr="00847FA7">
        <w:rPr>
          <w:b/>
        </w:rPr>
        <w:t xml:space="preserve"> </w:t>
      </w:r>
      <w:proofErr w:type="gramStart"/>
      <w:r w:rsidRPr="00847FA7">
        <w:rPr>
          <w:b/>
        </w:rPr>
        <w:t>Impact of sample materials on plasma coagulation times.</w:t>
      </w:r>
      <w:proofErr w:type="gramEnd"/>
      <w:r>
        <w:t xml:space="preserve"> Plasma coagulation times assessed for the three main coagulation pathways in healthy volunteer blood treated with efavirenz aqueous solution or efavirenz SDN. Data are shown as the mean ± standard deviation.</w:t>
      </w:r>
    </w:p>
    <w:p w14:paraId="3E518799" w14:textId="77777777" w:rsidR="001E2D42" w:rsidRDefault="001E2D42" w:rsidP="001E2D42">
      <w:pPr>
        <w:spacing w:line="480" w:lineRule="auto"/>
        <w:jc w:val="both"/>
      </w:pPr>
      <w:proofErr w:type="gramStart"/>
      <w:r>
        <w:rPr>
          <w:b/>
        </w:rPr>
        <w:t>Figure 3</w:t>
      </w:r>
      <w:r w:rsidRPr="00D15061">
        <w:rPr>
          <w:b/>
        </w:rPr>
        <w:t>.</w:t>
      </w:r>
      <w:proofErr w:type="gramEnd"/>
      <w:r w:rsidRPr="00D15061">
        <w:rPr>
          <w:b/>
        </w:rPr>
        <w:t xml:space="preserve"> Extent of haemolysis in healthy volunteer blood treated with efavirenz aqueous solution and efavirenz SDN.</w:t>
      </w:r>
      <w:r>
        <w:t xml:space="preserve"> Healthy volunteer blood was treated with a range of concentrations of test materials for 3 hours at 37°C. Percent haemolysis was determined by assessing the amount of free haemoglobin present in samples post incubation.</w:t>
      </w:r>
    </w:p>
    <w:p w14:paraId="58CBD531" w14:textId="77777777" w:rsidR="001E2D42" w:rsidRDefault="001E2D42" w:rsidP="001E2D42">
      <w:pPr>
        <w:spacing w:line="480" w:lineRule="auto"/>
        <w:jc w:val="both"/>
      </w:pPr>
      <w:proofErr w:type="gramStart"/>
      <w:r w:rsidRPr="0048550D">
        <w:rPr>
          <w:b/>
        </w:rPr>
        <w:t xml:space="preserve">Figure </w:t>
      </w:r>
      <w:r>
        <w:rPr>
          <w:b/>
        </w:rPr>
        <w:t>4</w:t>
      </w:r>
      <w:r w:rsidRPr="0048550D">
        <w:rPr>
          <w:b/>
        </w:rPr>
        <w:t>.</w:t>
      </w:r>
      <w:proofErr w:type="gramEnd"/>
      <w:r w:rsidRPr="0048550D">
        <w:rPr>
          <w:b/>
        </w:rPr>
        <w:t xml:space="preserve"> Concentration of iC3b in plasma treated with sample materials.</w:t>
      </w:r>
      <w:r>
        <w:t xml:space="preserve"> Pooled plasma (N=3) was treated with efavirenz aqueous solution or efavirenz SDN. Concentration of iC3b was determined by ELISA. BLQ = below limit of quantification of assay.</w:t>
      </w:r>
    </w:p>
    <w:p w14:paraId="1EBEA620" w14:textId="4DAC7681" w:rsidR="001E2D42" w:rsidRDefault="001E2D42" w:rsidP="001E2D42">
      <w:pPr>
        <w:spacing w:line="480" w:lineRule="auto"/>
        <w:jc w:val="both"/>
      </w:pPr>
      <w:proofErr w:type="gramStart"/>
      <w:r w:rsidRPr="00DD7C46">
        <w:rPr>
          <w:b/>
        </w:rPr>
        <w:t xml:space="preserve">Figure </w:t>
      </w:r>
      <w:r>
        <w:rPr>
          <w:b/>
        </w:rPr>
        <w:t>5</w:t>
      </w:r>
      <w:r w:rsidRPr="00DD7C46">
        <w:rPr>
          <w:b/>
        </w:rPr>
        <w:t>.</w:t>
      </w:r>
      <w:proofErr w:type="gramEnd"/>
      <w:r w:rsidRPr="00DD7C46">
        <w:rPr>
          <w:b/>
        </w:rPr>
        <w:t xml:space="preserve"> </w:t>
      </w:r>
      <w:proofErr w:type="gramStart"/>
      <w:r w:rsidRPr="00DD7C46">
        <w:rPr>
          <w:b/>
        </w:rPr>
        <w:t>Characterisation of the potential interaction between solid drug nanoparticles and lymphocyte function.</w:t>
      </w:r>
      <w:proofErr w:type="gramEnd"/>
      <w:r>
        <w:t xml:space="preserve"> PBMC were treated with either efavirenz aqueous solution or efavirenz s for 24 hours before their proliferative capacity (a), cytokine secretion (b) and surface marker expression in CD4+ (c) and CD8+ (d) cells were determined. Data expressed as mean ± standard deviation (N=5)</w:t>
      </w:r>
      <w:r w:rsidR="000E689B">
        <w:t>; *= P&lt;0.05, **= P&lt;0.01, ***=P&lt;0.001 as compared to untreated control whereas $</w:t>
      </w:r>
      <w:r w:rsidR="000E689B">
        <w:t xml:space="preserve">= P&lt;0.05, </w:t>
      </w:r>
      <w:r w:rsidR="000E689B">
        <w:t>$$</w:t>
      </w:r>
      <w:r w:rsidR="000E689B">
        <w:t xml:space="preserve">= P&lt;0.01, </w:t>
      </w:r>
      <w:r w:rsidR="000E689B">
        <w:t>$$$</w:t>
      </w:r>
      <w:r w:rsidR="000E689B">
        <w:t xml:space="preserve">=P&lt;0.001 </w:t>
      </w:r>
      <w:r w:rsidR="000E689B">
        <w:t xml:space="preserve">compared to positive control. </w:t>
      </w:r>
    </w:p>
    <w:p w14:paraId="12F7CDA1" w14:textId="2369AF6C" w:rsidR="001E2D42" w:rsidRPr="006160BD" w:rsidRDefault="001E2D42" w:rsidP="001E2D42">
      <w:pPr>
        <w:spacing w:line="480" w:lineRule="auto"/>
        <w:jc w:val="both"/>
      </w:pPr>
      <w:proofErr w:type="gramStart"/>
      <w:r>
        <w:rPr>
          <w:b/>
        </w:rPr>
        <w:t>Figure 6.</w:t>
      </w:r>
      <w:proofErr w:type="gramEnd"/>
      <w:r>
        <w:rPr>
          <w:b/>
        </w:rPr>
        <w:t xml:space="preserve"> Characterisation of the potential impact of efavirenz solid drug nanoparticles on monocyte derived macrophage function. </w:t>
      </w:r>
      <w:r>
        <w:t xml:space="preserve">MDM were treated with either efavirenz aqueous solution or efavirenz s for 24 hours before their cytokine secretion (a) was assessed. LPS included as a positive control. Uptake of efavirenz s was also assessed (b) in addition to the phagocytic capacity of </w:t>
      </w:r>
      <w:r>
        <w:lastRenderedPageBreak/>
        <w:t>MDM treated with sample materials. Data expressed as mean ± standard deviation (N=5)</w:t>
      </w:r>
      <w:bookmarkStart w:id="0" w:name="_GoBack"/>
      <w:bookmarkEnd w:id="0"/>
      <w:r w:rsidR="000E689B">
        <w:t>; *= P&lt;0.05, **= P&lt;0.01, ***=P&lt;0.001 as compared to untreated control</w:t>
      </w:r>
      <w:r>
        <w:t>.</w:t>
      </w:r>
    </w:p>
    <w:p w14:paraId="47984F36" w14:textId="77777777" w:rsidR="001E2D42" w:rsidRDefault="001E2D42" w:rsidP="001E2D42">
      <w:pPr>
        <w:spacing w:line="480" w:lineRule="auto"/>
        <w:jc w:val="both"/>
      </w:pPr>
      <w:proofErr w:type="gramStart"/>
      <w:r w:rsidRPr="00D67606">
        <w:rPr>
          <w:b/>
        </w:rPr>
        <w:t xml:space="preserve">Figure </w:t>
      </w:r>
      <w:r>
        <w:rPr>
          <w:b/>
        </w:rPr>
        <w:t>7</w:t>
      </w:r>
      <w:r w:rsidRPr="00D67606">
        <w:rPr>
          <w:b/>
        </w:rPr>
        <w:t>.</w:t>
      </w:r>
      <w:proofErr w:type="gramEnd"/>
      <w:r w:rsidRPr="00D67606">
        <w:rPr>
          <w:b/>
        </w:rPr>
        <w:t xml:space="preserve"> Cytotoxicity of NK92 cells to HepG2 cells following treatment with efavirenz and efavirenz solid drug nanoparticles</w:t>
      </w:r>
      <w:r>
        <w:t>. NK92 cells were treated with either efavirenz aqueous solution (a) or efavirenz s (b) for 24 hours before their cytotoxic capability was assessed.</w:t>
      </w:r>
    </w:p>
    <w:p w14:paraId="179D07DA" w14:textId="77777777" w:rsidR="001E2D42" w:rsidRPr="00EF660C" w:rsidRDefault="001E2D42" w:rsidP="001E2D42">
      <w:pPr>
        <w:spacing w:line="480" w:lineRule="auto"/>
        <w:jc w:val="both"/>
        <w:rPr>
          <w:rFonts w:cstheme="minorHAnsi"/>
          <w:b/>
        </w:rPr>
      </w:pPr>
      <w:proofErr w:type="gramStart"/>
      <w:r>
        <w:rPr>
          <w:rFonts w:cstheme="minorHAnsi"/>
          <w:b/>
        </w:rPr>
        <w:t xml:space="preserve">Supplementary </w:t>
      </w:r>
      <w:r w:rsidRPr="00EF660C">
        <w:rPr>
          <w:rFonts w:cstheme="minorHAnsi"/>
          <w:b/>
        </w:rPr>
        <w:t>Figure 1.</w:t>
      </w:r>
      <w:proofErr w:type="gramEnd"/>
      <w:r w:rsidRPr="00EF660C">
        <w:rPr>
          <w:rFonts w:cstheme="minorHAnsi"/>
          <w:b/>
        </w:rPr>
        <w:t xml:space="preserve"> </w:t>
      </w:r>
      <w:proofErr w:type="gramStart"/>
      <w:r w:rsidRPr="00EF660C">
        <w:rPr>
          <w:rFonts w:cstheme="minorHAnsi"/>
          <w:b/>
        </w:rPr>
        <w:t>Physical-chemical characterisation of efavirenz solid drug nanoparticles.</w:t>
      </w:r>
      <w:proofErr w:type="gramEnd"/>
      <w:r>
        <w:rPr>
          <w:rFonts w:cstheme="minorHAnsi"/>
          <w:b/>
        </w:rPr>
        <w:t xml:space="preserve"> </w:t>
      </w:r>
      <w:r w:rsidRPr="00C87B96">
        <w:rPr>
          <w:rFonts w:cstheme="minorHAnsi"/>
        </w:rPr>
        <w:t>SDN</w:t>
      </w:r>
      <w:r w:rsidRPr="00D10CD9">
        <w:rPr>
          <w:rFonts w:cstheme="minorHAnsi"/>
        </w:rPr>
        <w:t>s</w:t>
      </w:r>
      <w:r>
        <w:rPr>
          <w:rFonts w:cstheme="minorHAnsi"/>
        </w:rPr>
        <w:t xml:space="preserve"> were dispersed in deionised water, PBS or </w:t>
      </w:r>
      <w:proofErr w:type="spellStart"/>
      <w:r>
        <w:rPr>
          <w:rFonts w:cstheme="minorHAnsi"/>
        </w:rPr>
        <w:t>NaCl</w:t>
      </w:r>
      <w:proofErr w:type="spellEnd"/>
      <w:r>
        <w:rPr>
          <w:rFonts w:cstheme="minorHAnsi"/>
        </w:rPr>
        <w:t xml:space="preserve"> (10mM) at a concentration of 1mg/mL. Sample hydrodynamic size (a) and polydispersity index (b) were assessed using dynamic light scattering (DLS) analysis</w:t>
      </w:r>
      <w:r>
        <w:rPr>
          <w:rFonts w:cstheme="minorHAnsi"/>
          <w:b/>
        </w:rPr>
        <w:t xml:space="preserve">. </w:t>
      </w:r>
      <w:r w:rsidRPr="00EB7018">
        <w:rPr>
          <w:rFonts w:cstheme="minorHAnsi"/>
        </w:rPr>
        <w:t xml:space="preserve">Zeta potential (c) was also assessed </w:t>
      </w:r>
      <w:proofErr w:type="gramStart"/>
      <w:r w:rsidRPr="00EB7018">
        <w:rPr>
          <w:rFonts w:cstheme="minorHAnsi"/>
        </w:rPr>
        <w:t>at two different pH</w:t>
      </w:r>
      <w:proofErr w:type="gramEnd"/>
    </w:p>
    <w:p w14:paraId="7E42F907" w14:textId="77777777" w:rsidR="001E2D42" w:rsidRPr="00EF660C" w:rsidRDefault="001E2D42" w:rsidP="001E2D42">
      <w:pPr>
        <w:spacing w:line="480" w:lineRule="auto"/>
        <w:jc w:val="both"/>
      </w:pPr>
      <w:proofErr w:type="gramStart"/>
      <w:r>
        <w:rPr>
          <w:b/>
        </w:rPr>
        <w:t xml:space="preserve">Supplementary </w:t>
      </w:r>
      <w:r w:rsidRPr="00EF660C">
        <w:rPr>
          <w:b/>
        </w:rPr>
        <w:t>Figure 2.</w:t>
      </w:r>
      <w:proofErr w:type="gramEnd"/>
      <w:r w:rsidRPr="00EF660C">
        <w:rPr>
          <w:b/>
        </w:rPr>
        <w:t xml:space="preserve"> </w:t>
      </w:r>
      <w:proofErr w:type="gramStart"/>
      <w:r w:rsidRPr="00EF660C">
        <w:rPr>
          <w:b/>
        </w:rPr>
        <w:t>Detection of possible microbial contamination in sample materials via growth on LB agar plates.</w:t>
      </w:r>
      <w:proofErr w:type="gramEnd"/>
      <w:r w:rsidRPr="00EF660C">
        <w:t xml:space="preserve"> Sample materials were spread on LB agar plates and incubated for 48 hours in a humidified incubator. </w:t>
      </w:r>
      <w:r w:rsidRPr="00EF660C">
        <w:rPr>
          <w:i/>
        </w:rPr>
        <w:t>E. coli</w:t>
      </w:r>
      <w:r w:rsidRPr="00EF660C">
        <w:t xml:space="preserve"> (a) was used as a positive control for microbial growth while LAL reagent water (b) was used as a negative control. Aqueous efavirenz was tested at 4µg/mL (c) and 40µg/mL (d) as well as efavirenz SDN (e, 4µg/mL and f, 40µg/mL).</w:t>
      </w:r>
    </w:p>
    <w:p w14:paraId="6A5882A4" w14:textId="77777777" w:rsidR="001E2D42" w:rsidRDefault="001E2D42" w:rsidP="001E2D42"/>
    <w:p w14:paraId="3923AD86" w14:textId="77777777" w:rsidR="001E2D42" w:rsidRDefault="001E2D42" w:rsidP="001E2D42"/>
    <w:p w14:paraId="28C4BE87" w14:textId="77777777" w:rsidR="001E2D42" w:rsidRDefault="001E2D42" w:rsidP="001E2D42"/>
    <w:p w14:paraId="1ECE1A82" w14:textId="77777777" w:rsidR="001E2D42" w:rsidRDefault="001E2D42" w:rsidP="001E2D42"/>
    <w:p w14:paraId="2CBF855E" w14:textId="77777777" w:rsidR="001E2D42" w:rsidRDefault="001E2D42">
      <w:pPr>
        <w:rPr>
          <w:b/>
        </w:rPr>
      </w:pPr>
      <w:r>
        <w:rPr>
          <w:b/>
        </w:rPr>
        <w:br w:type="page"/>
      </w:r>
    </w:p>
    <w:p w14:paraId="1E1764F4" w14:textId="2810EF78" w:rsidR="00BE1FEC" w:rsidRDefault="00BE1FEC">
      <w:pPr>
        <w:rPr>
          <w:b/>
        </w:rPr>
      </w:pPr>
      <w:r>
        <w:rPr>
          <w:b/>
        </w:rPr>
        <w:lastRenderedPageBreak/>
        <w:t>Abbreviations</w:t>
      </w:r>
    </w:p>
    <w:p w14:paraId="05968D8B" w14:textId="77777777" w:rsidR="001C54FB" w:rsidRPr="001C54FB" w:rsidRDefault="001C54FB" w:rsidP="001C54FB">
      <w:r w:rsidRPr="001C54FB">
        <w:t>APC</w:t>
      </w:r>
      <w:r w:rsidRPr="001C54FB">
        <w:tab/>
      </w:r>
      <w:proofErr w:type="spellStart"/>
      <w:r w:rsidRPr="001C54FB">
        <w:t>Allophycocyanin</w:t>
      </w:r>
      <w:proofErr w:type="spellEnd"/>
    </w:p>
    <w:p w14:paraId="7BC0C3AA" w14:textId="77777777" w:rsidR="001C54FB" w:rsidRPr="001C54FB" w:rsidRDefault="001C54FB" w:rsidP="001C54FB">
      <w:r w:rsidRPr="001C54FB">
        <w:t>API</w:t>
      </w:r>
      <w:r w:rsidRPr="001C54FB">
        <w:tab/>
        <w:t>Active Pharmaceutical Ingredient</w:t>
      </w:r>
    </w:p>
    <w:p w14:paraId="2D1F5D7A" w14:textId="77777777" w:rsidR="001C54FB" w:rsidRPr="001C54FB" w:rsidRDefault="001C54FB" w:rsidP="001C54FB">
      <w:proofErr w:type="gramStart"/>
      <w:r w:rsidRPr="001C54FB">
        <w:t>aPTT</w:t>
      </w:r>
      <w:proofErr w:type="gramEnd"/>
      <w:r w:rsidRPr="001C54FB">
        <w:tab/>
        <w:t>Activated partial thromboplastin time</w:t>
      </w:r>
    </w:p>
    <w:p w14:paraId="2751C998" w14:textId="77777777" w:rsidR="001C54FB" w:rsidRPr="001C54FB" w:rsidRDefault="001C54FB" w:rsidP="001C54FB">
      <w:r w:rsidRPr="001C54FB">
        <w:t>ATP</w:t>
      </w:r>
      <w:r w:rsidRPr="001C54FB">
        <w:tab/>
        <w:t>Adenosine Triphosphate</w:t>
      </w:r>
    </w:p>
    <w:p w14:paraId="07AF8F82" w14:textId="77777777" w:rsidR="001C54FB" w:rsidRPr="001C54FB" w:rsidRDefault="001C54FB" w:rsidP="001C54FB">
      <w:r w:rsidRPr="001C54FB">
        <w:t>AUC</w:t>
      </w:r>
      <w:r w:rsidRPr="001C54FB">
        <w:tab/>
        <w:t xml:space="preserve">Area </w:t>
      </w:r>
      <w:proofErr w:type="gramStart"/>
      <w:r w:rsidRPr="001C54FB">
        <w:t>Under</w:t>
      </w:r>
      <w:proofErr w:type="gramEnd"/>
      <w:r w:rsidRPr="001C54FB">
        <w:t xml:space="preserve"> the Curve</w:t>
      </w:r>
    </w:p>
    <w:p w14:paraId="7521260C" w14:textId="77777777" w:rsidR="001C54FB" w:rsidRPr="001C54FB" w:rsidRDefault="001C54FB" w:rsidP="001C54FB">
      <w:r w:rsidRPr="001C54FB">
        <w:t>CD-</w:t>
      </w:r>
      <w:r w:rsidRPr="001C54FB">
        <w:tab/>
        <w:t>Cluster of Differentiation-</w:t>
      </w:r>
    </w:p>
    <w:p w14:paraId="13BD8091" w14:textId="77777777" w:rsidR="001C54FB" w:rsidRPr="001C54FB" w:rsidRDefault="001C54FB" w:rsidP="001C54FB">
      <w:r w:rsidRPr="001C54FB">
        <w:t>CMH</w:t>
      </w:r>
      <w:r w:rsidRPr="001C54FB">
        <w:tab/>
      </w:r>
      <w:proofErr w:type="spellStart"/>
      <w:r w:rsidRPr="001C54FB">
        <w:t>Cyanomethaemoglobin</w:t>
      </w:r>
      <w:proofErr w:type="spellEnd"/>
    </w:p>
    <w:p w14:paraId="67F9E4DC" w14:textId="77777777" w:rsidR="001C54FB" w:rsidRPr="001C54FB" w:rsidRDefault="001C54FB" w:rsidP="001C54FB">
      <w:r w:rsidRPr="001C54FB">
        <w:t>CV</w:t>
      </w:r>
      <w:r w:rsidRPr="001C54FB">
        <w:tab/>
        <w:t>Coefficient of variation</w:t>
      </w:r>
    </w:p>
    <w:p w14:paraId="78CDAFE0" w14:textId="77777777" w:rsidR="001C54FB" w:rsidRPr="001C54FB" w:rsidRDefault="001C54FB" w:rsidP="001C54FB">
      <w:r w:rsidRPr="001C54FB">
        <w:t>DIC</w:t>
      </w:r>
      <w:r w:rsidRPr="001C54FB">
        <w:tab/>
        <w:t>Disseminated Intravascular Coagulopathy</w:t>
      </w:r>
    </w:p>
    <w:p w14:paraId="05E10A0E" w14:textId="77777777" w:rsidR="001C54FB" w:rsidRPr="001C54FB" w:rsidRDefault="001C54FB" w:rsidP="001C54FB">
      <w:r w:rsidRPr="001C54FB">
        <w:t>DMSO</w:t>
      </w:r>
      <w:r w:rsidRPr="001C54FB">
        <w:tab/>
        <w:t xml:space="preserve">Dimethyl </w:t>
      </w:r>
      <w:proofErr w:type="spellStart"/>
      <w:r w:rsidRPr="001C54FB">
        <w:t>Sulphoxide</w:t>
      </w:r>
      <w:proofErr w:type="spellEnd"/>
    </w:p>
    <w:p w14:paraId="254B814C" w14:textId="77777777" w:rsidR="001C54FB" w:rsidRPr="001C54FB" w:rsidRDefault="001C54FB" w:rsidP="001C54FB">
      <w:r w:rsidRPr="001C54FB">
        <w:t>DPBS</w:t>
      </w:r>
      <w:r w:rsidRPr="001C54FB">
        <w:tab/>
        <w:t>Dulbecco's Phosphate Buffered Saline</w:t>
      </w:r>
    </w:p>
    <w:p w14:paraId="5CABFBA7" w14:textId="77777777" w:rsidR="001C54FB" w:rsidRPr="001C54FB" w:rsidRDefault="001C54FB" w:rsidP="001C54FB">
      <w:r w:rsidRPr="001C54FB">
        <w:t>EFV</w:t>
      </w:r>
      <w:r w:rsidRPr="001C54FB">
        <w:tab/>
        <w:t>Efavirenz</w:t>
      </w:r>
    </w:p>
    <w:p w14:paraId="4CE2149A" w14:textId="77777777" w:rsidR="001C54FB" w:rsidRPr="001C54FB" w:rsidRDefault="001C54FB" w:rsidP="001C54FB">
      <w:r w:rsidRPr="001C54FB">
        <w:t>ELISA</w:t>
      </w:r>
      <w:r w:rsidRPr="001C54FB">
        <w:tab/>
        <w:t xml:space="preserve">Enzyme Linked </w:t>
      </w:r>
      <w:proofErr w:type="spellStart"/>
      <w:r w:rsidRPr="001C54FB">
        <w:t>Immunosorbant</w:t>
      </w:r>
      <w:proofErr w:type="spellEnd"/>
      <w:r w:rsidRPr="001C54FB">
        <w:t xml:space="preserve"> Assay</w:t>
      </w:r>
    </w:p>
    <w:p w14:paraId="183D371B" w14:textId="77777777" w:rsidR="001C54FB" w:rsidRPr="001C54FB" w:rsidRDefault="001C54FB" w:rsidP="001C54FB">
      <w:r w:rsidRPr="001C54FB">
        <w:t>EU</w:t>
      </w:r>
      <w:r w:rsidRPr="001C54FB">
        <w:tab/>
        <w:t>Endotoxin Units</w:t>
      </w:r>
    </w:p>
    <w:p w14:paraId="7F77D481" w14:textId="77777777" w:rsidR="001C54FB" w:rsidRPr="001C54FB" w:rsidRDefault="001C54FB" w:rsidP="001C54FB">
      <w:r w:rsidRPr="001C54FB">
        <w:t>FBS</w:t>
      </w:r>
      <w:r w:rsidRPr="001C54FB">
        <w:tab/>
        <w:t>Foetal Bovine Serum</w:t>
      </w:r>
    </w:p>
    <w:p w14:paraId="332066EE" w14:textId="77777777" w:rsidR="001C54FB" w:rsidRPr="001C54FB" w:rsidRDefault="001C54FB" w:rsidP="001C54FB">
      <w:r w:rsidRPr="001C54FB">
        <w:t>FITC</w:t>
      </w:r>
      <w:r w:rsidRPr="001C54FB">
        <w:tab/>
        <w:t xml:space="preserve">Fluorescein </w:t>
      </w:r>
      <w:proofErr w:type="spellStart"/>
      <w:r w:rsidRPr="001C54FB">
        <w:t>Isothiocyanate</w:t>
      </w:r>
      <w:proofErr w:type="spellEnd"/>
    </w:p>
    <w:p w14:paraId="7D197AEB" w14:textId="77777777" w:rsidR="001C54FB" w:rsidRPr="001C54FB" w:rsidRDefault="001C54FB" w:rsidP="001C54FB">
      <w:r w:rsidRPr="001C54FB">
        <w:t>HEPES</w:t>
      </w:r>
      <w:r w:rsidRPr="001C54FB">
        <w:tab/>
        <w:t>4-(2-Hydroxyethyl</w:t>
      </w:r>
      <w:proofErr w:type="gramStart"/>
      <w:r w:rsidRPr="001C54FB">
        <w:t>)piperazine</w:t>
      </w:r>
      <w:proofErr w:type="gramEnd"/>
      <w:r w:rsidRPr="001C54FB">
        <w:t>-1-ethanesulfonic acid, N-(2-Hydroxyethyl)</w:t>
      </w:r>
      <w:proofErr w:type="spellStart"/>
      <w:r w:rsidRPr="001C54FB">
        <w:t>piperazine</w:t>
      </w:r>
      <w:proofErr w:type="spellEnd"/>
      <w:r w:rsidRPr="001C54FB">
        <w:t>-N′-(2-ethanesulfonic acid)</w:t>
      </w:r>
    </w:p>
    <w:p w14:paraId="558D8DFE" w14:textId="77777777" w:rsidR="001C54FB" w:rsidRPr="001C54FB" w:rsidRDefault="001C54FB" w:rsidP="001C54FB">
      <w:r w:rsidRPr="001C54FB">
        <w:t>IEC</w:t>
      </w:r>
      <w:r w:rsidRPr="001C54FB">
        <w:tab/>
        <w:t>Inhibition/Enhancement Controls</w:t>
      </w:r>
    </w:p>
    <w:p w14:paraId="328D3698" w14:textId="77777777" w:rsidR="001C54FB" w:rsidRPr="001C54FB" w:rsidRDefault="001C54FB" w:rsidP="001C54FB">
      <w:r w:rsidRPr="001C54FB">
        <w:t>IFNγ</w:t>
      </w:r>
      <w:r w:rsidRPr="001C54FB">
        <w:tab/>
        <w:t>Interferon Gamma</w:t>
      </w:r>
    </w:p>
    <w:p w14:paraId="6E743F94" w14:textId="77777777" w:rsidR="001C54FB" w:rsidRPr="001C54FB" w:rsidRDefault="001C54FB" w:rsidP="001C54FB">
      <w:r w:rsidRPr="001C54FB">
        <w:t>IL-</w:t>
      </w:r>
      <w:r w:rsidRPr="001C54FB">
        <w:tab/>
        <w:t>Interleukin-</w:t>
      </w:r>
    </w:p>
    <w:p w14:paraId="7CB81336" w14:textId="77777777" w:rsidR="001C54FB" w:rsidRPr="001C54FB" w:rsidRDefault="001C54FB" w:rsidP="001C54FB">
      <w:r w:rsidRPr="001C54FB">
        <w:t>IMDM</w:t>
      </w:r>
      <w:r w:rsidRPr="001C54FB">
        <w:tab/>
      </w:r>
      <w:proofErr w:type="spellStart"/>
      <w:r w:rsidRPr="001C54FB">
        <w:t>Iscove's</w:t>
      </w:r>
      <w:proofErr w:type="spellEnd"/>
      <w:r w:rsidRPr="001C54FB">
        <w:t xml:space="preserve"> Modified Dulbecco's Medium</w:t>
      </w:r>
    </w:p>
    <w:p w14:paraId="3CC607F6" w14:textId="77777777" w:rsidR="001C54FB" w:rsidRPr="001C54FB" w:rsidRDefault="001C54FB" w:rsidP="001C54FB">
      <w:r w:rsidRPr="001C54FB">
        <w:t>LAL</w:t>
      </w:r>
      <w:r w:rsidRPr="001C54FB">
        <w:tab/>
        <w:t>Limulus Amoebocyte Lysate</w:t>
      </w:r>
    </w:p>
    <w:p w14:paraId="142C4043" w14:textId="77777777" w:rsidR="001C54FB" w:rsidRPr="001C54FB" w:rsidRDefault="001C54FB" w:rsidP="001C54FB">
      <w:r w:rsidRPr="001C54FB">
        <w:t>LB</w:t>
      </w:r>
      <w:r w:rsidRPr="001C54FB">
        <w:tab/>
        <w:t>Luria Broth</w:t>
      </w:r>
    </w:p>
    <w:p w14:paraId="00AA004B" w14:textId="77777777" w:rsidR="001C54FB" w:rsidRPr="001C54FB" w:rsidRDefault="001C54FB" w:rsidP="001C54FB">
      <w:r w:rsidRPr="001C54FB">
        <w:t>LPS</w:t>
      </w:r>
      <w:r w:rsidRPr="001C54FB">
        <w:tab/>
        <w:t>Lipopolysaccharide</w:t>
      </w:r>
    </w:p>
    <w:p w14:paraId="14D9E855" w14:textId="77777777" w:rsidR="001C54FB" w:rsidRPr="001C54FB" w:rsidRDefault="001C54FB" w:rsidP="001C54FB">
      <w:r w:rsidRPr="001C54FB">
        <w:t>M-CSF</w:t>
      </w:r>
      <w:r w:rsidRPr="001C54FB">
        <w:tab/>
        <w:t>Macrophage Colony Stimulating Factor</w:t>
      </w:r>
    </w:p>
    <w:p w14:paraId="06B2C95E" w14:textId="77777777" w:rsidR="001C54FB" w:rsidRPr="001C54FB" w:rsidRDefault="001C54FB" w:rsidP="001C54FB">
      <w:r w:rsidRPr="001C54FB">
        <w:t>MDM</w:t>
      </w:r>
      <w:r w:rsidRPr="001C54FB">
        <w:tab/>
        <w:t>Monocyte derived macrophages</w:t>
      </w:r>
    </w:p>
    <w:p w14:paraId="13E3DAE1" w14:textId="77777777" w:rsidR="001C54FB" w:rsidRPr="001C54FB" w:rsidRDefault="001C54FB" w:rsidP="001C54FB">
      <w:r w:rsidRPr="001C54FB">
        <w:lastRenderedPageBreak/>
        <w:t>NK</w:t>
      </w:r>
      <w:r w:rsidRPr="001C54FB">
        <w:tab/>
        <w:t>Natural Killer</w:t>
      </w:r>
    </w:p>
    <w:p w14:paraId="27509CA7" w14:textId="77777777" w:rsidR="001C54FB" w:rsidRPr="001C54FB" w:rsidRDefault="001C54FB" w:rsidP="001C54FB">
      <w:r w:rsidRPr="001C54FB">
        <w:t>PAMAM</w:t>
      </w:r>
      <w:r w:rsidRPr="001C54FB">
        <w:tab/>
      </w:r>
      <w:proofErr w:type="spellStart"/>
      <w:r w:rsidRPr="001C54FB">
        <w:t>polyaminoamine</w:t>
      </w:r>
      <w:proofErr w:type="spellEnd"/>
    </w:p>
    <w:p w14:paraId="5A96899F" w14:textId="77777777" w:rsidR="001C54FB" w:rsidRPr="001C54FB" w:rsidRDefault="001C54FB" w:rsidP="001C54FB">
      <w:r w:rsidRPr="001C54FB">
        <w:t>PBMC</w:t>
      </w:r>
      <w:r w:rsidRPr="001C54FB">
        <w:tab/>
        <w:t>Peripheral Blood Mononuclear Cells</w:t>
      </w:r>
    </w:p>
    <w:p w14:paraId="5C2A7DE0" w14:textId="77777777" w:rsidR="001C54FB" w:rsidRPr="001C54FB" w:rsidRDefault="001C54FB" w:rsidP="001C54FB">
      <w:r w:rsidRPr="001C54FB">
        <w:t>PCC</w:t>
      </w:r>
      <w:r w:rsidRPr="001C54FB">
        <w:tab/>
        <w:t>Physical-Chemical Characteristics</w:t>
      </w:r>
    </w:p>
    <w:p w14:paraId="652BEC1D" w14:textId="77777777" w:rsidR="001C54FB" w:rsidRPr="001C54FB" w:rsidRDefault="001C54FB" w:rsidP="001C54FB">
      <w:r w:rsidRPr="001C54FB">
        <w:t>PCR</w:t>
      </w:r>
      <w:r w:rsidRPr="001C54FB">
        <w:tab/>
        <w:t>Polymerase Chain Reaction</w:t>
      </w:r>
    </w:p>
    <w:p w14:paraId="610E0A65" w14:textId="77777777" w:rsidR="001C54FB" w:rsidRPr="001C54FB" w:rsidRDefault="001C54FB" w:rsidP="001C54FB">
      <w:r w:rsidRPr="001C54FB">
        <w:t>PDFT</w:t>
      </w:r>
      <w:r w:rsidRPr="001C54FB">
        <w:tab/>
        <w:t>Percent Difference from Theoretical</w:t>
      </w:r>
    </w:p>
    <w:p w14:paraId="72B1BA2D" w14:textId="77777777" w:rsidR="001C54FB" w:rsidRPr="001C54FB" w:rsidRDefault="001C54FB" w:rsidP="001C54FB">
      <w:proofErr w:type="spellStart"/>
      <w:r w:rsidRPr="001C54FB">
        <w:t>Pdi</w:t>
      </w:r>
      <w:proofErr w:type="spellEnd"/>
      <w:r w:rsidRPr="001C54FB">
        <w:tab/>
        <w:t>Polydispersity Index</w:t>
      </w:r>
    </w:p>
    <w:p w14:paraId="2740495C" w14:textId="77777777" w:rsidR="001C54FB" w:rsidRPr="001C54FB" w:rsidRDefault="001C54FB" w:rsidP="001C54FB">
      <w:r w:rsidRPr="001C54FB">
        <w:t>PE</w:t>
      </w:r>
      <w:r w:rsidRPr="001C54FB">
        <w:tab/>
      </w:r>
      <w:proofErr w:type="spellStart"/>
      <w:r w:rsidRPr="001C54FB">
        <w:t>Phycoerythrin</w:t>
      </w:r>
      <w:proofErr w:type="spellEnd"/>
    </w:p>
    <w:p w14:paraId="684B0F62" w14:textId="77777777" w:rsidR="001C54FB" w:rsidRPr="001C54FB" w:rsidRDefault="001C54FB" w:rsidP="001C54FB">
      <w:r w:rsidRPr="001C54FB">
        <w:t>PFC</w:t>
      </w:r>
      <w:r w:rsidRPr="001C54FB">
        <w:tab/>
      </w:r>
      <w:proofErr w:type="spellStart"/>
      <w:r w:rsidRPr="001C54FB">
        <w:t>Perfluocarbon</w:t>
      </w:r>
      <w:proofErr w:type="spellEnd"/>
    </w:p>
    <w:p w14:paraId="229A0EF3" w14:textId="77777777" w:rsidR="001C54FB" w:rsidRPr="001C54FB" w:rsidRDefault="001C54FB" w:rsidP="001C54FB">
      <w:r w:rsidRPr="001C54FB">
        <w:t>PFH</w:t>
      </w:r>
      <w:r w:rsidRPr="001C54FB">
        <w:tab/>
        <w:t>Plasma Free Haemoglobin</w:t>
      </w:r>
    </w:p>
    <w:p w14:paraId="0B3C4CC8" w14:textId="77777777" w:rsidR="001C54FB" w:rsidRPr="001C54FB" w:rsidRDefault="001C54FB" w:rsidP="001C54FB">
      <w:r w:rsidRPr="001C54FB">
        <w:t>PHA</w:t>
      </w:r>
      <w:r w:rsidRPr="001C54FB">
        <w:tab/>
      </w:r>
      <w:proofErr w:type="spellStart"/>
      <w:r w:rsidRPr="001C54FB">
        <w:t>Phytohaemagglutinin</w:t>
      </w:r>
      <w:proofErr w:type="spellEnd"/>
    </w:p>
    <w:p w14:paraId="235A5998" w14:textId="77777777" w:rsidR="001C54FB" w:rsidRPr="001C54FB" w:rsidRDefault="001C54FB" w:rsidP="001C54FB">
      <w:r w:rsidRPr="001C54FB">
        <w:t>PLGA</w:t>
      </w:r>
      <w:r w:rsidRPr="001C54FB">
        <w:tab/>
      </w:r>
      <w:proofErr w:type="gramStart"/>
      <w:r w:rsidRPr="001C54FB">
        <w:t>poly(</w:t>
      </w:r>
      <w:proofErr w:type="gramEnd"/>
      <w:r w:rsidRPr="001C54FB">
        <w:t>lactic-co-glycolic) acid</w:t>
      </w:r>
    </w:p>
    <w:p w14:paraId="5C2BD3E4" w14:textId="77777777" w:rsidR="001C54FB" w:rsidRPr="001C54FB" w:rsidRDefault="001C54FB" w:rsidP="001C54FB">
      <w:r w:rsidRPr="001C54FB">
        <w:t>PPP</w:t>
      </w:r>
      <w:r w:rsidRPr="001C54FB">
        <w:tab/>
        <w:t>Platelet Poor Plasma</w:t>
      </w:r>
    </w:p>
    <w:p w14:paraId="186CAA19" w14:textId="77777777" w:rsidR="001C54FB" w:rsidRPr="001C54FB" w:rsidRDefault="001C54FB" w:rsidP="001C54FB">
      <w:r w:rsidRPr="001C54FB">
        <w:t>PRP</w:t>
      </w:r>
      <w:r w:rsidRPr="001C54FB">
        <w:tab/>
        <w:t>Platelet Rich Plasma</w:t>
      </w:r>
    </w:p>
    <w:p w14:paraId="1BC63383" w14:textId="77777777" w:rsidR="001C54FB" w:rsidRPr="001C54FB" w:rsidRDefault="001C54FB" w:rsidP="001C54FB">
      <w:r w:rsidRPr="001C54FB">
        <w:t>PT</w:t>
      </w:r>
      <w:r w:rsidRPr="001C54FB">
        <w:tab/>
        <w:t>Prothrombin time</w:t>
      </w:r>
    </w:p>
    <w:p w14:paraId="1DB2E56F" w14:textId="77777777" w:rsidR="001C54FB" w:rsidRPr="001C54FB" w:rsidRDefault="001C54FB" w:rsidP="001C54FB">
      <w:r w:rsidRPr="001C54FB">
        <w:t>PVA</w:t>
      </w:r>
      <w:r w:rsidRPr="001C54FB">
        <w:tab/>
      </w:r>
      <w:proofErr w:type="gramStart"/>
      <w:r w:rsidRPr="001C54FB">
        <w:t>poly(</w:t>
      </w:r>
      <w:proofErr w:type="gramEnd"/>
      <w:r w:rsidRPr="001C54FB">
        <w:t>vinyl alcohol)</w:t>
      </w:r>
    </w:p>
    <w:p w14:paraId="731899AE" w14:textId="77777777" w:rsidR="001C54FB" w:rsidRPr="001C54FB" w:rsidRDefault="001C54FB" w:rsidP="001C54FB">
      <w:proofErr w:type="gramStart"/>
      <w:r w:rsidRPr="001C54FB">
        <w:t>rpm</w:t>
      </w:r>
      <w:proofErr w:type="gramEnd"/>
      <w:r w:rsidRPr="001C54FB">
        <w:tab/>
        <w:t>revolutions per minute</w:t>
      </w:r>
    </w:p>
    <w:p w14:paraId="11CC978F" w14:textId="77777777" w:rsidR="001C54FB" w:rsidRPr="001C54FB" w:rsidRDefault="001C54FB" w:rsidP="001C54FB">
      <w:r w:rsidRPr="001C54FB">
        <w:t>RT-CES</w:t>
      </w:r>
      <w:r w:rsidRPr="001C54FB">
        <w:tab/>
        <w:t>Real time cell electronic sensing</w:t>
      </w:r>
    </w:p>
    <w:p w14:paraId="70DEF96D" w14:textId="77777777" w:rsidR="001C54FB" w:rsidRPr="001C54FB" w:rsidRDefault="001C54FB" w:rsidP="001C54FB">
      <w:r w:rsidRPr="001C54FB">
        <w:t>SDN</w:t>
      </w:r>
      <w:r w:rsidRPr="001C54FB">
        <w:tab/>
        <w:t>Solid Drug Nanoparticle</w:t>
      </w:r>
    </w:p>
    <w:p w14:paraId="3513B872" w14:textId="77777777" w:rsidR="001C54FB" w:rsidRPr="001C54FB" w:rsidRDefault="001C54FB" w:rsidP="001C54FB">
      <w:r w:rsidRPr="001C54FB">
        <w:t>SDN</w:t>
      </w:r>
      <w:r w:rsidRPr="001C54FB">
        <w:tab/>
        <w:t>Standard Deviation</w:t>
      </w:r>
    </w:p>
    <w:p w14:paraId="5097ABFA" w14:textId="77777777" w:rsidR="001C54FB" w:rsidRPr="001C54FB" w:rsidRDefault="001C54FB" w:rsidP="001C54FB">
      <w:r w:rsidRPr="001C54FB">
        <w:t>TBH</w:t>
      </w:r>
      <w:r w:rsidRPr="001C54FB">
        <w:tab/>
        <w:t>Total Blood Haemoglobin</w:t>
      </w:r>
    </w:p>
    <w:p w14:paraId="65AD895C" w14:textId="77777777" w:rsidR="001C54FB" w:rsidRPr="001C54FB" w:rsidRDefault="001C54FB" w:rsidP="001C54FB">
      <w:r w:rsidRPr="001C54FB">
        <w:t>Th1</w:t>
      </w:r>
      <w:r w:rsidRPr="001C54FB">
        <w:tab/>
        <w:t>T helper 1</w:t>
      </w:r>
    </w:p>
    <w:p w14:paraId="4D7B6BB5" w14:textId="77777777" w:rsidR="001C54FB" w:rsidRPr="001C54FB" w:rsidRDefault="001C54FB" w:rsidP="001C54FB">
      <w:r w:rsidRPr="001C54FB">
        <w:t>Th2</w:t>
      </w:r>
      <w:r w:rsidRPr="001C54FB">
        <w:tab/>
        <w:t>T helper 2</w:t>
      </w:r>
    </w:p>
    <w:p w14:paraId="12DFDE11" w14:textId="77777777" w:rsidR="001C54FB" w:rsidRPr="001C54FB" w:rsidRDefault="001C54FB" w:rsidP="001C54FB">
      <w:r w:rsidRPr="001C54FB">
        <w:t>TNFα</w:t>
      </w:r>
      <w:r w:rsidRPr="001C54FB">
        <w:tab/>
        <w:t>Tumour Necrosis Factor α</w:t>
      </w:r>
    </w:p>
    <w:p w14:paraId="3156E773" w14:textId="77777777" w:rsidR="001C54FB" w:rsidRPr="001C54FB" w:rsidRDefault="001C54FB" w:rsidP="001C54FB">
      <w:r w:rsidRPr="001C54FB">
        <w:t>TPGS</w:t>
      </w:r>
      <w:r w:rsidRPr="001C54FB">
        <w:tab/>
        <w:t>D -α-Tocopherol polyethylene glycol succinate</w:t>
      </w:r>
    </w:p>
    <w:p w14:paraId="35528F81" w14:textId="0EA14090" w:rsidR="00BE1FEC" w:rsidRPr="001C54FB" w:rsidRDefault="001C54FB" w:rsidP="001C54FB">
      <w:r w:rsidRPr="001C54FB">
        <w:t>TT</w:t>
      </w:r>
      <w:r w:rsidRPr="001C54FB">
        <w:tab/>
        <w:t>Thrombin time</w:t>
      </w:r>
    </w:p>
    <w:p w14:paraId="7240B94A" w14:textId="0288AB74" w:rsidR="00BE1FEC" w:rsidRPr="001C54FB" w:rsidRDefault="00BE1FEC">
      <w:r w:rsidRPr="001C54FB">
        <w:br w:type="page"/>
      </w:r>
    </w:p>
    <w:p w14:paraId="04A06F25" w14:textId="77777777" w:rsidR="000E2104" w:rsidRDefault="000E2104" w:rsidP="009A6E00">
      <w:pPr>
        <w:spacing w:line="480" w:lineRule="auto"/>
        <w:jc w:val="both"/>
        <w:rPr>
          <w:b/>
        </w:rPr>
      </w:pPr>
      <w:r>
        <w:rPr>
          <w:b/>
        </w:rPr>
        <w:lastRenderedPageBreak/>
        <w:t>DECLARATIONS</w:t>
      </w:r>
    </w:p>
    <w:p w14:paraId="1F4378F0" w14:textId="22BF84FE" w:rsidR="000E2104" w:rsidRDefault="000E2104" w:rsidP="009A6E00">
      <w:pPr>
        <w:spacing w:line="480" w:lineRule="auto"/>
        <w:jc w:val="both"/>
        <w:rPr>
          <w:b/>
        </w:rPr>
      </w:pPr>
      <w:r>
        <w:rPr>
          <w:b/>
        </w:rPr>
        <w:t>Ethics Approval and consent to participate</w:t>
      </w:r>
    </w:p>
    <w:p w14:paraId="77859988" w14:textId="46BFBB80" w:rsidR="000E2104" w:rsidRDefault="000E2104" w:rsidP="009A6E00">
      <w:pPr>
        <w:spacing w:line="480" w:lineRule="auto"/>
        <w:jc w:val="both"/>
        <w:rPr>
          <w:b/>
        </w:rPr>
      </w:pPr>
      <w:r>
        <w:t>Ethics approval was granted from the University Physical Interventions sub-committee (Reference RETH000563). Informed consent was given and accepted by the healthy volunteers for use of whole blood in subsequent assays.</w:t>
      </w:r>
    </w:p>
    <w:p w14:paraId="75E3977F" w14:textId="170A8B72" w:rsidR="000E2104" w:rsidRDefault="000E2104" w:rsidP="009A6E00">
      <w:pPr>
        <w:spacing w:line="480" w:lineRule="auto"/>
        <w:jc w:val="both"/>
        <w:rPr>
          <w:b/>
        </w:rPr>
      </w:pPr>
      <w:r>
        <w:rPr>
          <w:b/>
        </w:rPr>
        <w:t>Consent for publication</w:t>
      </w:r>
    </w:p>
    <w:p w14:paraId="60A78E4A" w14:textId="0272BCE7" w:rsidR="000E2104" w:rsidRPr="000E2104" w:rsidRDefault="000E2104" w:rsidP="009A6E00">
      <w:pPr>
        <w:spacing w:line="480" w:lineRule="auto"/>
        <w:jc w:val="both"/>
      </w:pPr>
      <w:r>
        <w:t>Not applicable.</w:t>
      </w:r>
    </w:p>
    <w:p w14:paraId="2B68AF21" w14:textId="5ED87683" w:rsidR="000E2104" w:rsidRDefault="000E2104" w:rsidP="009A6E00">
      <w:pPr>
        <w:spacing w:line="480" w:lineRule="auto"/>
        <w:jc w:val="both"/>
        <w:rPr>
          <w:b/>
        </w:rPr>
      </w:pPr>
      <w:r>
        <w:rPr>
          <w:b/>
        </w:rPr>
        <w:t>Availability of data and materials</w:t>
      </w:r>
    </w:p>
    <w:p w14:paraId="31476CB0" w14:textId="5F32219E" w:rsidR="000E2104" w:rsidRPr="000E2104" w:rsidRDefault="000E2104" w:rsidP="009A6E00">
      <w:pPr>
        <w:spacing w:line="480" w:lineRule="auto"/>
        <w:jc w:val="both"/>
      </w:pPr>
      <w:r w:rsidRPr="000E2104">
        <w:t>The datasets used and/or analysed during the current study are available from the corresponding author on reasonable request.</w:t>
      </w:r>
    </w:p>
    <w:p w14:paraId="1922EE8A" w14:textId="4049BE5A" w:rsidR="000E2104" w:rsidRDefault="000E2104" w:rsidP="009A6E00">
      <w:pPr>
        <w:spacing w:line="480" w:lineRule="auto"/>
        <w:jc w:val="both"/>
        <w:rPr>
          <w:b/>
        </w:rPr>
      </w:pPr>
      <w:r>
        <w:rPr>
          <w:b/>
        </w:rPr>
        <w:t>Competing Interests</w:t>
      </w:r>
    </w:p>
    <w:p w14:paraId="5F39B6E5" w14:textId="77777777" w:rsidR="000E2104" w:rsidRPr="00EF660C" w:rsidRDefault="000E2104" w:rsidP="000E2104">
      <w:pPr>
        <w:spacing w:line="480" w:lineRule="auto"/>
        <w:jc w:val="both"/>
      </w:pPr>
      <w:r>
        <w:t xml:space="preserve">The authors have no other relevant affiliations or financial involvement with any organization or entity with a financial interest in or financial conflict with the subject matter or materials discussed in the manuscript apart from those disclosed. SR, AO, MG and TM are inventors on a patent filing describing the use of </w:t>
      </w:r>
      <w:proofErr w:type="spellStart"/>
      <w:r>
        <w:t>atovaquone</w:t>
      </w:r>
      <w:proofErr w:type="spellEnd"/>
      <w:r>
        <w:t xml:space="preserve"> SDNs. No writing assistance was utilized in the production of this manuscript.</w:t>
      </w:r>
    </w:p>
    <w:p w14:paraId="48B74E61" w14:textId="45468CF5" w:rsidR="000E2104" w:rsidRDefault="000E2104" w:rsidP="009A6E00">
      <w:pPr>
        <w:spacing w:line="480" w:lineRule="auto"/>
        <w:jc w:val="both"/>
        <w:rPr>
          <w:b/>
        </w:rPr>
      </w:pPr>
      <w:r>
        <w:rPr>
          <w:b/>
        </w:rPr>
        <w:t>Funding</w:t>
      </w:r>
    </w:p>
    <w:p w14:paraId="0BDD22C1" w14:textId="385D19E1" w:rsidR="000E2104" w:rsidRDefault="000E2104" w:rsidP="009A6E00">
      <w:pPr>
        <w:spacing w:line="480" w:lineRule="auto"/>
        <w:jc w:val="both"/>
        <w:rPr>
          <w:b/>
        </w:rPr>
      </w:pPr>
      <w:r>
        <w:t>This work was funded by the UK Engineering and Physical Sciences Research Council (EPSRC - EP/G066272/1; EP/K002201/1).</w:t>
      </w:r>
    </w:p>
    <w:p w14:paraId="3278DD41" w14:textId="5AF8BE41" w:rsidR="009C685F" w:rsidRDefault="009C685F" w:rsidP="00196439">
      <w:pPr>
        <w:spacing w:line="480" w:lineRule="auto"/>
        <w:jc w:val="both"/>
        <w:rPr>
          <w:b/>
        </w:rPr>
      </w:pPr>
      <w:r w:rsidRPr="009C685F">
        <w:rPr>
          <w:b/>
        </w:rPr>
        <w:t>A</w:t>
      </w:r>
      <w:r w:rsidR="000E2104" w:rsidRPr="009C685F">
        <w:rPr>
          <w:b/>
        </w:rPr>
        <w:t>uthor’s contributions</w:t>
      </w:r>
    </w:p>
    <w:p w14:paraId="0134D8D6" w14:textId="5DA93AD0" w:rsidR="009C685F" w:rsidRDefault="009C685F" w:rsidP="00196439">
      <w:pPr>
        <w:spacing w:line="480" w:lineRule="auto"/>
        <w:jc w:val="both"/>
      </w:pPr>
      <w:r>
        <w:lastRenderedPageBreak/>
        <w:t>NJL conceived, carried out and analysed the experimental work, in addition to writing the manuscript. MG formulated the solid drug nanoparticles, performed physicochemical characterisation and reviewed the manuscript. All authors read, and approved, the manuscript.</w:t>
      </w:r>
    </w:p>
    <w:p w14:paraId="394C1385" w14:textId="77777777" w:rsidR="000E2104" w:rsidRPr="00EF660C" w:rsidRDefault="000E2104" w:rsidP="000E2104">
      <w:pPr>
        <w:spacing w:line="480" w:lineRule="auto"/>
        <w:jc w:val="both"/>
        <w:rPr>
          <w:b/>
        </w:rPr>
      </w:pPr>
      <w:r w:rsidRPr="00EF660C">
        <w:rPr>
          <w:b/>
        </w:rPr>
        <w:t>Acknowledgements</w:t>
      </w:r>
    </w:p>
    <w:p w14:paraId="3695AFAE" w14:textId="77777777" w:rsidR="000E2104" w:rsidRDefault="000E2104" w:rsidP="000E2104">
      <w:pPr>
        <w:spacing w:line="480" w:lineRule="auto"/>
        <w:jc w:val="both"/>
      </w:pPr>
      <w:r w:rsidRPr="00EF660C">
        <w:t xml:space="preserve">The authors acknowledge Dr Marina Dobrovolskaia and Dr Jeffrey </w:t>
      </w:r>
      <w:proofErr w:type="spellStart"/>
      <w:r w:rsidRPr="00EF660C">
        <w:t>Clogston</w:t>
      </w:r>
      <w:proofErr w:type="spellEnd"/>
      <w:r w:rsidRPr="00EF660C">
        <w:t xml:space="preserve"> for helpful discussions as well as Timothy Potter, Barry </w:t>
      </w:r>
      <w:proofErr w:type="spellStart"/>
      <w:r w:rsidRPr="00EF660C">
        <w:t>Neun</w:t>
      </w:r>
      <w:proofErr w:type="spellEnd"/>
      <w:r w:rsidRPr="00EF660C">
        <w:t xml:space="preserve"> and Jamie Rodriguez for excellent technical assistance. Sterility data, </w:t>
      </w:r>
      <w:proofErr w:type="spellStart"/>
      <w:r w:rsidRPr="00EF660C">
        <w:t>haemato</w:t>
      </w:r>
      <w:proofErr w:type="spellEnd"/>
      <w:r w:rsidRPr="00EF660C">
        <w:t xml:space="preserve">-compatibility and NK cell RT-CES data were generated by the author (NJL) using the US Nanotechnology Characterization Laboratory operated by </w:t>
      </w:r>
      <w:proofErr w:type="spellStart"/>
      <w:r w:rsidRPr="00EF660C">
        <w:t>Leidos</w:t>
      </w:r>
      <w:proofErr w:type="spellEnd"/>
      <w:r w:rsidRPr="00EF660C">
        <w:t xml:space="preserve"> Biomedical Research Inc. for the National Cancer Institute.</w:t>
      </w:r>
    </w:p>
    <w:p w14:paraId="69CA14A3" w14:textId="77777777" w:rsidR="000E2104" w:rsidRDefault="000E2104" w:rsidP="00196439">
      <w:pPr>
        <w:spacing w:line="480" w:lineRule="auto"/>
        <w:jc w:val="both"/>
      </w:pPr>
    </w:p>
    <w:p w14:paraId="0D7DECAD" w14:textId="77777777" w:rsidR="000E2104" w:rsidRPr="009C685F" w:rsidRDefault="000E2104" w:rsidP="00196439">
      <w:pPr>
        <w:spacing w:line="480" w:lineRule="auto"/>
        <w:jc w:val="both"/>
      </w:pPr>
    </w:p>
    <w:p w14:paraId="125B7CC5" w14:textId="5B0DC077" w:rsidR="00196439" w:rsidRDefault="002E4C92" w:rsidP="00196439">
      <w:pPr>
        <w:spacing w:line="480" w:lineRule="auto"/>
        <w:jc w:val="both"/>
      </w:pPr>
      <w:r>
        <w:t xml:space="preserve"> </w:t>
      </w:r>
    </w:p>
    <w:p w14:paraId="1CC500EC" w14:textId="77777777" w:rsidR="0062453B" w:rsidRPr="00EF660C" w:rsidRDefault="0062453B" w:rsidP="009A6E00">
      <w:pPr>
        <w:spacing w:line="480" w:lineRule="auto"/>
        <w:jc w:val="both"/>
      </w:pPr>
      <w:r w:rsidRPr="00EF660C">
        <w:br w:type="page"/>
      </w:r>
    </w:p>
    <w:p w14:paraId="4CC11C00" w14:textId="77777777" w:rsidR="007C3A79" w:rsidRPr="009C6AB3" w:rsidRDefault="007C3A79" w:rsidP="009A6E00">
      <w:pPr>
        <w:spacing w:line="480" w:lineRule="auto"/>
        <w:jc w:val="both"/>
        <w:rPr>
          <w:b/>
        </w:rPr>
      </w:pPr>
      <w:r w:rsidRPr="009C6AB3">
        <w:rPr>
          <w:b/>
        </w:rPr>
        <w:lastRenderedPageBreak/>
        <w:t>References</w:t>
      </w:r>
    </w:p>
    <w:p w14:paraId="57AE4E62" w14:textId="77777777" w:rsidR="003610D0" w:rsidRPr="003610D0" w:rsidRDefault="009E413E" w:rsidP="003610D0">
      <w:pPr>
        <w:pStyle w:val="EndNoteBibliography"/>
        <w:spacing w:after="0"/>
        <w:ind w:left="720" w:hanging="720"/>
      </w:pPr>
      <w:r w:rsidRPr="00EF660C">
        <w:fldChar w:fldCharType="begin"/>
      </w:r>
      <w:r w:rsidRPr="00EF660C">
        <w:instrText xml:space="preserve"> ADDIN EN.REFLIST </w:instrText>
      </w:r>
      <w:r w:rsidRPr="00EF660C">
        <w:fldChar w:fldCharType="separate"/>
      </w:r>
      <w:r w:rsidR="003610D0" w:rsidRPr="003610D0">
        <w:t>1.</w:t>
      </w:r>
      <w:r w:rsidR="003610D0" w:rsidRPr="003610D0">
        <w:tab/>
        <w:t xml:space="preserve">Johnston H, Brown D, Kermanizadeh A, Gubbins E, Stone V: </w:t>
      </w:r>
      <w:r w:rsidR="003610D0" w:rsidRPr="003610D0">
        <w:rPr>
          <w:b/>
        </w:rPr>
        <w:t>Investigating the relationship between nanomaterial hazard and physicochemical properties: Informing the exploitation of nanomaterials within therapeutic and diagnostic applications.</w:t>
      </w:r>
      <w:r w:rsidR="003610D0" w:rsidRPr="003610D0">
        <w:t xml:space="preserve"> </w:t>
      </w:r>
      <w:r w:rsidR="003610D0" w:rsidRPr="003610D0">
        <w:rPr>
          <w:i/>
        </w:rPr>
        <w:t xml:space="preserve">J Control Release </w:t>
      </w:r>
      <w:r w:rsidR="003610D0" w:rsidRPr="003610D0">
        <w:t xml:space="preserve">2012, </w:t>
      </w:r>
      <w:r w:rsidR="003610D0" w:rsidRPr="003610D0">
        <w:rPr>
          <w:b/>
        </w:rPr>
        <w:t>164:</w:t>
      </w:r>
      <w:r w:rsidR="003610D0" w:rsidRPr="003610D0">
        <w:t>307-313.</w:t>
      </w:r>
    </w:p>
    <w:p w14:paraId="45F3E30F" w14:textId="77777777" w:rsidR="003610D0" w:rsidRPr="003610D0" w:rsidRDefault="003610D0" w:rsidP="003610D0">
      <w:pPr>
        <w:pStyle w:val="EndNoteBibliography"/>
        <w:spacing w:after="0"/>
        <w:ind w:left="720" w:hanging="720"/>
      </w:pPr>
      <w:r w:rsidRPr="003610D0">
        <w:t>2.</w:t>
      </w:r>
      <w:r w:rsidRPr="003610D0">
        <w:tab/>
        <w:t xml:space="preserve">Ferin J, Oberdorster G, Penney DP: </w:t>
      </w:r>
      <w:r w:rsidRPr="003610D0">
        <w:rPr>
          <w:b/>
        </w:rPr>
        <w:t>Pulmonary retention of ultrafine and fine particles in rats.</w:t>
      </w:r>
      <w:r w:rsidRPr="003610D0">
        <w:t xml:space="preserve"> </w:t>
      </w:r>
      <w:r w:rsidRPr="003610D0">
        <w:rPr>
          <w:i/>
        </w:rPr>
        <w:t xml:space="preserve">Am J Respir Cell Mol Biol </w:t>
      </w:r>
      <w:r w:rsidRPr="003610D0">
        <w:t xml:space="preserve">1992, </w:t>
      </w:r>
      <w:r w:rsidRPr="003610D0">
        <w:rPr>
          <w:b/>
        </w:rPr>
        <w:t>6:</w:t>
      </w:r>
      <w:r w:rsidRPr="003610D0">
        <w:t>535-542.</w:t>
      </w:r>
    </w:p>
    <w:p w14:paraId="37E053BA" w14:textId="77777777" w:rsidR="003610D0" w:rsidRPr="003610D0" w:rsidRDefault="003610D0" w:rsidP="003610D0">
      <w:pPr>
        <w:pStyle w:val="EndNoteBibliography"/>
        <w:spacing w:after="0"/>
        <w:ind w:left="720" w:hanging="720"/>
      </w:pPr>
      <w:r w:rsidRPr="003610D0">
        <w:t>3.</w:t>
      </w:r>
      <w:r w:rsidRPr="003610D0">
        <w:tab/>
        <w:t xml:space="preserve">Li XY, Brown D, Smith S, MacNee W, Donaldson K: </w:t>
      </w:r>
      <w:r w:rsidRPr="003610D0">
        <w:rPr>
          <w:b/>
        </w:rPr>
        <w:t>Short-term inflammatory responses following intratracheal instillation of fine and ultrafine carbon black in rats.</w:t>
      </w:r>
      <w:r w:rsidRPr="003610D0">
        <w:t xml:space="preserve"> </w:t>
      </w:r>
      <w:r w:rsidRPr="003610D0">
        <w:rPr>
          <w:i/>
        </w:rPr>
        <w:t xml:space="preserve">Inhal Toxicol </w:t>
      </w:r>
      <w:r w:rsidRPr="003610D0">
        <w:t xml:space="preserve">1999, </w:t>
      </w:r>
      <w:r w:rsidRPr="003610D0">
        <w:rPr>
          <w:b/>
        </w:rPr>
        <w:t>11:</w:t>
      </w:r>
      <w:r w:rsidRPr="003610D0">
        <w:t>709-731.</w:t>
      </w:r>
    </w:p>
    <w:p w14:paraId="7AA26D05" w14:textId="77777777" w:rsidR="003610D0" w:rsidRPr="003610D0" w:rsidRDefault="003610D0" w:rsidP="003610D0">
      <w:pPr>
        <w:pStyle w:val="EndNoteBibliography"/>
        <w:spacing w:after="0"/>
        <w:ind w:left="720" w:hanging="720"/>
      </w:pPr>
      <w:r w:rsidRPr="003610D0">
        <w:t>4.</w:t>
      </w:r>
      <w:r w:rsidRPr="003610D0">
        <w:tab/>
        <w:t xml:space="preserve">Brown DM, Wilson MR, MacNee W, Stone V, Donaldson K: </w:t>
      </w:r>
      <w:r w:rsidRPr="003610D0">
        <w:rPr>
          <w:b/>
        </w:rPr>
        <w:t>Size-dependent proinflammatory effects of ultrafine polystyrene particles: a role for surface area and oxidative stress in the enhanced activity of ultrafines.</w:t>
      </w:r>
      <w:r w:rsidRPr="003610D0">
        <w:t xml:space="preserve"> </w:t>
      </w:r>
      <w:r w:rsidRPr="003610D0">
        <w:rPr>
          <w:i/>
        </w:rPr>
        <w:t xml:space="preserve">Toxicol Appl Pharmacol </w:t>
      </w:r>
      <w:r w:rsidRPr="003610D0">
        <w:t xml:space="preserve">2001, </w:t>
      </w:r>
      <w:r w:rsidRPr="003610D0">
        <w:rPr>
          <w:b/>
        </w:rPr>
        <w:t>175:</w:t>
      </w:r>
      <w:r w:rsidRPr="003610D0">
        <w:t>191-199.</w:t>
      </w:r>
    </w:p>
    <w:p w14:paraId="5672BCE9" w14:textId="77777777" w:rsidR="003610D0" w:rsidRPr="003610D0" w:rsidRDefault="003610D0" w:rsidP="003610D0">
      <w:pPr>
        <w:pStyle w:val="EndNoteBibliography"/>
        <w:spacing w:after="0"/>
        <w:ind w:left="720" w:hanging="720"/>
      </w:pPr>
      <w:r w:rsidRPr="003610D0">
        <w:t>5.</w:t>
      </w:r>
      <w:r w:rsidRPr="003610D0">
        <w:tab/>
        <w:t xml:space="preserve">Gaiser BK, Fernandes TF, Jepson M, Lead JR, Tyler CR, Stone V: </w:t>
      </w:r>
      <w:r w:rsidRPr="003610D0">
        <w:rPr>
          <w:b/>
        </w:rPr>
        <w:t>Assessing exposure, uptake and toxicity of silver and cerium dioxide nanoparticles from contaminated environments.</w:t>
      </w:r>
      <w:r w:rsidRPr="003610D0">
        <w:t xml:space="preserve"> </w:t>
      </w:r>
      <w:r w:rsidRPr="003610D0">
        <w:rPr>
          <w:i/>
        </w:rPr>
        <w:t xml:space="preserve">Environ Health </w:t>
      </w:r>
      <w:r w:rsidRPr="003610D0">
        <w:t xml:space="preserve">2009, </w:t>
      </w:r>
      <w:r w:rsidRPr="003610D0">
        <w:rPr>
          <w:b/>
        </w:rPr>
        <w:t>8 Suppl 1:</w:t>
      </w:r>
      <w:r w:rsidRPr="003610D0">
        <w:t>S2.</w:t>
      </w:r>
    </w:p>
    <w:p w14:paraId="613BFC3D" w14:textId="77777777" w:rsidR="003610D0" w:rsidRPr="003610D0" w:rsidRDefault="003610D0" w:rsidP="003610D0">
      <w:pPr>
        <w:pStyle w:val="EndNoteBibliography"/>
        <w:spacing w:after="0"/>
        <w:ind w:left="720" w:hanging="720"/>
      </w:pPr>
      <w:r w:rsidRPr="003610D0">
        <w:t>6.</w:t>
      </w:r>
      <w:r w:rsidRPr="003610D0">
        <w:tab/>
        <w:t xml:space="preserve">Dobrovolskaia MA, Aggarwal P, Hall JB, McNeil SE: </w:t>
      </w:r>
      <w:r w:rsidRPr="003610D0">
        <w:rPr>
          <w:b/>
        </w:rPr>
        <w:t>Preclinical studies to understand nanoparticle interaction with the immune system and its potential effects on nanoparticle biodistribution.</w:t>
      </w:r>
      <w:r w:rsidRPr="003610D0">
        <w:t xml:space="preserve"> </w:t>
      </w:r>
      <w:r w:rsidRPr="003610D0">
        <w:rPr>
          <w:i/>
        </w:rPr>
        <w:t xml:space="preserve">Mol Pharm </w:t>
      </w:r>
      <w:r w:rsidRPr="003610D0">
        <w:t xml:space="preserve">2008, </w:t>
      </w:r>
      <w:r w:rsidRPr="003610D0">
        <w:rPr>
          <w:b/>
        </w:rPr>
        <w:t>5:</w:t>
      </w:r>
      <w:r w:rsidRPr="003610D0">
        <w:t>487-495.</w:t>
      </w:r>
    </w:p>
    <w:p w14:paraId="5A983708" w14:textId="77777777" w:rsidR="003610D0" w:rsidRPr="003610D0" w:rsidRDefault="003610D0" w:rsidP="003610D0">
      <w:pPr>
        <w:pStyle w:val="EndNoteBibliography"/>
        <w:spacing w:after="0"/>
        <w:ind w:left="720" w:hanging="720"/>
      </w:pPr>
      <w:r w:rsidRPr="003610D0">
        <w:t>7.</w:t>
      </w:r>
      <w:r w:rsidRPr="003610D0">
        <w:tab/>
        <w:t xml:space="preserve">Dobrovolskaia MA, McNeil SE: </w:t>
      </w:r>
      <w:r w:rsidRPr="003610D0">
        <w:rPr>
          <w:b/>
        </w:rPr>
        <w:t>Immunological properties of engineered nanomaterials.</w:t>
      </w:r>
      <w:r w:rsidRPr="003610D0">
        <w:t xml:space="preserve"> </w:t>
      </w:r>
      <w:r w:rsidRPr="003610D0">
        <w:rPr>
          <w:i/>
        </w:rPr>
        <w:t xml:space="preserve">Nat Nanotechnol </w:t>
      </w:r>
      <w:r w:rsidRPr="003610D0">
        <w:t xml:space="preserve">2007, </w:t>
      </w:r>
      <w:r w:rsidRPr="003610D0">
        <w:rPr>
          <w:b/>
        </w:rPr>
        <w:t>2:</w:t>
      </w:r>
      <w:r w:rsidRPr="003610D0">
        <w:t>469-478.</w:t>
      </w:r>
    </w:p>
    <w:p w14:paraId="03BD191C" w14:textId="77777777" w:rsidR="003610D0" w:rsidRPr="003610D0" w:rsidRDefault="003610D0" w:rsidP="003610D0">
      <w:pPr>
        <w:pStyle w:val="EndNoteBibliography"/>
        <w:spacing w:after="0"/>
        <w:ind w:left="720" w:hanging="720"/>
      </w:pPr>
      <w:r w:rsidRPr="003610D0">
        <w:t>8.</w:t>
      </w:r>
      <w:r w:rsidRPr="003610D0">
        <w:tab/>
        <w:t xml:space="preserve">Goppert TM, Muller RH: </w:t>
      </w:r>
      <w:r w:rsidRPr="003610D0">
        <w:rPr>
          <w:b/>
        </w:rPr>
        <w:t>Polysorbate-stabilized solid lipid nanoparticles as colloidal carriers for intravenous targeting of drugs to the brain: comparison of plasma protein adsorption patterns.</w:t>
      </w:r>
      <w:r w:rsidRPr="003610D0">
        <w:t xml:space="preserve"> </w:t>
      </w:r>
      <w:r w:rsidRPr="003610D0">
        <w:rPr>
          <w:i/>
        </w:rPr>
        <w:t xml:space="preserve">J Drug Target </w:t>
      </w:r>
      <w:r w:rsidRPr="003610D0">
        <w:t xml:space="preserve">2005, </w:t>
      </w:r>
      <w:r w:rsidRPr="003610D0">
        <w:rPr>
          <w:b/>
        </w:rPr>
        <w:t>13:</w:t>
      </w:r>
      <w:r w:rsidRPr="003610D0">
        <w:t>179-187.</w:t>
      </w:r>
    </w:p>
    <w:p w14:paraId="1BE1EF68" w14:textId="77777777" w:rsidR="003610D0" w:rsidRPr="003610D0" w:rsidRDefault="003610D0" w:rsidP="003610D0">
      <w:pPr>
        <w:pStyle w:val="EndNoteBibliography"/>
        <w:spacing w:after="0"/>
        <w:ind w:left="720" w:hanging="720"/>
      </w:pPr>
      <w:r w:rsidRPr="003610D0">
        <w:t>9.</w:t>
      </w:r>
      <w:r w:rsidRPr="003610D0">
        <w:tab/>
        <w:t xml:space="preserve">Leu D, Manthey B, Kreuter J, Speiser P, DeLuca PP: </w:t>
      </w:r>
      <w:r w:rsidRPr="003610D0">
        <w:rPr>
          <w:b/>
        </w:rPr>
        <w:t>Distribution and elimination of coated polymethyl [2-14C]methacrylate nanoparticles after intravenous injection in rats.</w:t>
      </w:r>
      <w:r w:rsidRPr="003610D0">
        <w:t xml:space="preserve"> </w:t>
      </w:r>
      <w:r w:rsidRPr="003610D0">
        <w:rPr>
          <w:i/>
        </w:rPr>
        <w:t xml:space="preserve">J Pharm Sci </w:t>
      </w:r>
      <w:r w:rsidRPr="003610D0">
        <w:t xml:space="preserve">1984, </w:t>
      </w:r>
      <w:r w:rsidRPr="003610D0">
        <w:rPr>
          <w:b/>
        </w:rPr>
        <w:t>73:</w:t>
      </w:r>
      <w:r w:rsidRPr="003610D0">
        <w:t>1433-1437.</w:t>
      </w:r>
    </w:p>
    <w:p w14:paraId="2E26F251" w14:textId="77777777" w:rsidR="003610D0" w:rsidRPr="003610D0" w:rsidRDefault="003610D0" w:rsidP="003610D0">
      <w:pPr>
        <w:pStyle w:val="EndNoteBibliography"/>
        <w:spacing w:after="0"/>
        <w:ind w:left="720" w:hanging="720"/>
      </w:pPr>
      <w:r w:rsidRPr="003610D0">
        <w:t>10.</w:t>
      </w:r>
      <w:r w:rsidRPr="003610D0">
        <w:tab/>
        <w:t xml:space="preserve">Gref R, Minamitake Y, Peracchia MT, Trubetskoy V, Torchilin V, Langer R: </w:t>
      </w:r>
      <w:r w:rsidRPr="003610D0">
        <w:rPr>
          <w:b/>
        </w:rPr>
        <w:t>Biodegradable long-circulating polymeric nanospheres.</w:t>
      </w:r>
      <w:r w:rsidRPr="003610D0">
        <w:t xml:space="preserve"> </w:t>
      </w:r>
      <w:r w:rsidRPr="003610D0">
        <w:rPr>
          <w:i/>
        </w:rPr>
        <w:t xml:space="preserve">Science </w:t>
      </w:r>
      <w:r w:rsidRPr="003610D0">
        <w:t xml:space="preserve">1994, </w:t>
      </w:r>
      <w:r w:rsidRPr="003610D0">
        <w:rPr>
          <w:b/>
        </w:rPr>
        <w:t>263:</w:t>
      </w:r>
      <w:r w:rsidRPr="003610D0">
        <w:t>1600-1603.</w:t>
      </w:r>
    </w:p>
    <w:p w14:paraId="44C7D7A2" w14:textId="77777777" w:rsidR="003610D0" w:rsidRPr="003610D0" w:rsidRDefault="003610D0" w:rsidP="003610D0">
      <w:pPr>
        <w:pStyle w:val="EndNoteBibliography"/>
        <w:spacing w:after="0"/>
        <w:ind w:left="720" w:hanging="720"/>
      </w:pPr>
      <w:r w:rsidRPr="003610D0">
        <w:t>11.</w:t>
      </w:r>
      <w:r w:rsidRPr="003610D0">
        <w:tab/>
        <w:t xml:space="preserve">Deng ZJ, Liang M, Monteiro M, Toth I, Minchin RF: </w:t>
      </w:r>
      <w:r w:rsidRPr="003610D0">
        <w:rPr>
          <w:b/>
        </w:rPr>
        <w:t>Nanoparticle-induced unfolding of fibrinogen promotes Mac-1 receptor activation and inflammation.</w:t>
      </w:r>
      <w:r w:rsidRPr="003610D0">
        <w:t xml:space="preserve"> </w:t>
      </w:r>
      <w:r w:rsidRPr="003610D0">
        <w:rPr>
          <w:i/>
        </w:rPr>
        <w:t xml:space="preserve">Nat Nanotechnol </w:t>
      </w:r>
      <w:r w:rsidRPr="003610D0">
        <w:t xml:space="preserve">2011, </w:t>
      </w:r>
      <w:r w:rsidRPr="003610D0">
        <w:rPr>
          <w:b/>
        </w:rPr>
        <w:t>6:</w:t>
      </w:r>
      <w:r w:rsidRPr="003610D0">
        <w:t>39-44.</w:t>
      </w:r>
    </w:p>
    <w:p w14:paraId="130616AE" w14:textId="77777777" w:rsidR="003610D0" w:rsidRPr="003610D0" w:rsidRDefault="003610D0" w:rsidP="003610D0">
      <w:pPr>
        <w:pStyle w:val="EndNoteBibliography"/>
        <w:spacing w:after="0"/>
        <w:ind w:left="720" w:hanging="720"/>
      </w:pPr>
      <w:r w:rsidRPr="003610D0">
        <w:t>12.</w:t>
      </w:r>
      <w:r w:rsidRPr="003610D0">
        <w:tab/>
        <w:t xml:space="preserve">Westmeier D, Stauber RH, Docter D: </w:t>
      </w:r>
      <w:r w:rsidRPr="003610D0">
        <w:rPr>
          <w:b/>
        </w:rPr>
        <w:t>The concept of bio-corona in modulating the toxicity of engineered nanomaterials (ENM).</w:t>
      </w:r>
      <w:r w:rsidRPr="003610D0">
        <w:t xml:space="preserve"> </w:t>
      </w:r>
      <w:r w:rsidRPr="003610D0">
        <w:rPr>
          <w:i/>
        </w:rPr>
        <w:t xml:space="preserve">Toxicol Appl Pharmacol </w:t>
      </w:r>
      <w:r w:rsidRPr="003610D0">
        <w:t xml:space="preserve">2016, </w:t>
      </w:r>
      <w:r w:rsidRPr="003610D0">
        <w:rPr>
          <w:b/>
        </w:rPr>
        <w:t>299:</w:t>
      </w:r>
      <w:r w:rsidRPr="003610D0">
        <w:t>53-57.</w:t>
      </w:r>
    </w:p>
    <w:p w14:paraId="45619C16" w14:textId="77777777" w:rsidR="003610D0" w:rsidRPr="003610D0" w:rsidRDefault="003610D0" w:rsidP="003610D0">
      <w:pPr>
        <w:pStyle w:val="EndNoteBibliography"/>
        <w:spacing w:after="0"/>
        <w:ind w:left="720" w:hanging="720"/>
      </w:pPr>
      <w:r w:rsidRPr="003610D0">
        <w:t>13.</w:t>
      </w:r>
      <w:r w:rsidRPr="003610D0">
        <w:tab/>
        <w:t xml:space="preserve">Radauer-Preiml I, Andosch A, Hawranek T, Luetz-Meindl U, Wiederstein M, Horejs-Hoeck J, Himly M, Boyles M, Duschl A: </w:t>
      </w:r>
      <w:r w:rsidRPr="003610D0">
        <w:rPr>
          <w:b/>
        </w:rPr>
        <w:t>Nanoparticle-allergen interactions mediate human allergic responses: protein corona characterization and cellular responses.</w:t>
      </w:r>
      <w:r w:rsidRPr="003610D0">
        <w:t xml:space="preserve"> </w:t>
      </w:r>
      <w:r w:rsidRPr="003610D0">
        <w:rPr>
          <w:i/>
        </w:rPr>
        <w:t xml:space="preserve">Part Fibre Toxicol </w:t>
      </w:r>
      <w:r w:rsidRPr="003610D0">
        <w:t xml:space="preserve">2016, </w:t>
      </w:r>
      <w:r w:rsidRPr="003610D0">
        <w:rPr>
          <w:b/>
        </w:rPr>
        <w:t>13:</w:t>
      </w:r>
      <w:r w:rsidRPr="003610D0">
        <w:t>3.</w:t>
      </w:r>
    </w:p>
    <w:p w14:paraId="34A9D519" w14:textId="77777777" w:rsidR="003610D0" w:rsidRPr="003610D0" w:rsidRDefault="003610D0" w:rsidP="003610D0">
      <w:pPr>
        <w:pStyle w:val="EndNoteBibliography"/>
        <w:spacing w:after="0"/>
        <w:ind w:left="720" w:hanging="720"/>
      </w:pPr>
      <w:r w:rsidRPr="003610D0">
        <w:t>14.</w:t>
      </w:r>
      <w:r w:rsidRPr="003610D0">
        <w:tab/>
        <w:t xml:space="preserve">Francian A, Mann K, Kullberg M: </w:t>
      </w:r>
      <w:r w:rsidRPr="003610D0">
        <w:rPr>
          <w:b/>
        </w:rPr>
        <w:t>Complement C3-dependent uptake of targeted liposomes into human macrophages, B cells, dendritic cells, neutrophils, and MDSCs.</w:t>
      </w:r>
      <w:r w:rsidRPr="003610D0">
        <w:t xml:space="preserve"> </w:t>
      </w:r>
      <w:r w:rsidRPr="003610D0">
        <w:rPr>
          <w:i/>
        </w:rPr>
        <w:t xml:space="preserve">Int J Nanomedicine </w:t>
      </w:r>
      <w:r w:rsidRPr="003610D0">
        <w:t xml:space="preserve">2017, </w:t>
      </w:r>
      <w:r w:rsidRPr="003610D0">
        <w:rPr>
          <w:b/>
        </w:rPr>
        <w:t>12:</w:t>
      </w:r>
      <w:r w:rsidRPr="003610D0">
        <w:t>5149-5161.</w:t>
      </w:r>
    </w:p>
    <w:p w14:paraId="288D4931" w14:textId="77777777" w:rsidR="003610D0" w:rsidRPr="003610D0" w:rsidRDefault="003610D0" w:rsidP="003610D0">
      <w:pPr>
        <w:pStyle w:val="EndNoteBibliography"/>
        <w:spacing w:after="0"/>
        <w:ind w:left="720" w:hanging="720"/>
      </w:pPr>
      <w:r w:rsidRPr="003610D0">
        <w:t>15.</w:t>
      </w:r>
      <w:r w:rsidRPr="003610D0">
        <w:tab/>
        <w:t xml:space="preserve">Kivisakk P, Alm GV, Fredrikson S, Link H: </w:t>
      </w:r>
      <w:r w:rsidRPr="003610D0">
        <w:rPr>
          <w:b/>
        </w:rPr>
        <w:t>Neutralizing and binding anti-interferon-beta (IFN-beta) antibodies. A comparison between IFN-beta-1a and IFN-beta-1b treatment in multiple sclerosis.</w:t>
      </w:r>
      <w:r w:rsidRPr="003610D0">
        <w:t xml:space="preserve"> </w:t>
      </w:r>
      <w:r w:rsidRPr="003610D0">
        <w:rPr>
          <w:i/>
        </w:rPr>
        <w:t xml:space="preserve">Eur J Neurol </w:t>
      </w:r>
      <w:r w:rsidRPr="003610D0">
        <w:t xml:space="preserve">2000, </w:t>
      </w:r>
      <w:r w:rsidRPr="003610D0">
        <w:rPr>
          <w:b/>
        </w:rPr>
        <w:t>7:</w:t>
      </w:r>
      <w:r w:rsidRPr="003610D0">
        <w:t>27-34.</w:t>
      </w:r>
    </w:p>
    <w:p w14:paraId="0872DE5B" w14:textId="77777777" w:rsidR="003610D0" w:rsidRPr="003610D0" w:rsidRDefault="003610D0" w:rsidP="003610D0">
      <w:pPr>
        <w:pStyle w:val="EndNoteBibliography"/>
        <w:spacing w:after="0"/>
        <w:ind w:left="720" w:hanging="720"/>
      </w:pPr>
      <w:r w:rsidRPr="003610D0">
        <w:t>16.</w:t>
      </w:r>
      <w:r w:rsidRPr="003610D0">
        <w:tab/>
        <w:t xml:space="preserve">Swanson SJ, Ferbas J, Mayeux P, Casadevall N: </w:t>
      </w:r>
      <w:r w:rsidRPr="003610D0">
        <w:rPr>
          <w:b/>
        </w:rPr>
        <w:t>Evaluation of methods to detect and characterize antibodies against recombinant human erythropoietin.</w:t>
      </w:r>
      <w:r w:rsidRPr="003610D0">
        <w:t xml:space="preserve"> </w:t>
      </w:r>
      <w:r w:rsidRPr="003610D0">
        <w:rPr>
          <w:i/>
        </w:rPr>
        <w:t xml:space="preserve">Nephron Clin Pract </w:t>
      </w:r>
      <w:r w:rsidRPr="003610D0">
        <w:t xml:space="preserve">2004, </w:t>
      </w:r>
      <w:r w:rsidRPr="003610D0">
        <w:rPr>
          <w:b/>
        </w:rPr>
        <w:t>96:</w:t>
      </w:r>
      <w:r w:rsidRPr="003610D0">
        <w:t>c88-95.</w:t>
      </w:r>
    </w:p>
    <w:p w14:paraId="5791EEF5" w14:textId="77777777" w:rsidR="003610D0" w:rsidRPr="003610D0" w:rsidRDefault="003610D0" w:rsidP="003610D0">
      <w:pPr>
        <w:pStyle w:val="EndNoteBibliography"/>
        <w:spacing w:after="0"/>
        <w:ind w:left="720" w:hanging="720"/>
      </w:pPr>
      <w:r w:rsidRPr="003610D0">
        <w:t>17.</w:t>
      </w:r>
      <w:r w:rsidRPr="003610D0">
        <w:tab/>
        <w:t xml:space="preserve">Chen BX, Wilson SR, Das M, Coughlin DJ, Erlanger BF: </w:t>
      </w:r>
      <w:r w:rsidRPr="003610D0">
        <w:rPr>
          <w:b/>
        </w:rPr>
        <w:t>Antigenicity of fullerenes: antibodies specific for fullerenes and their characteristics.</w:t>
      </w:r>
      <w:r w:rsidRPr="003610D0">
        <w:t xml:space="preserve"> </w:t>
      </w:r>
      <w:r w:rsidRPr="003610D0">
        <w:rPr>
          <w:i/>
        </w:rPr>
        <w:t xml:space="preserve">Proc Natl Acad Sci U S A </w:t>
      </w:r>
      <w:r w:rsidRPr="003610D0">
        <w:t xml:space="preserve">1998, </w:t>
      </w:r>
      <w:r w:rsidRPr="003610D0">
        <w:rPr>
          <w:b/>
        </w:rPr>
        <w:t>95:</w:t>
      </w:r>
      <w:r w:rsidRPr="003610D0">
        <w:t>10809-10813.</w:t>
      </w:r>
    </w:p>
    <w:p w14:paraId="58EDE6C8" w14:textId="77777777" w:rsidR="003610D0" w:rsidRPr="003610D0" w:rsidRDefault="003610D0" w:rsidP="003610D0">
      <w:pPr>
        <w:pStyle w:val="EndNoteBibliography"/>
        <w:spacing w:after="0"/>
        <w:ind w:left="720" w:hanging="720"/>
      </w:pPr>
      <w:r w:rsidRPr="003610D0">
        <w:lastRenderedPageBreak/>
        <w:t>18.</w:t>
      </w:r>
      <w:r w:rsidRPr="003610D0">
        <w:tab/>
        <w:t xml:space="preserve">Braden BC, Goldbaum FA, Chen BX, Kirschner AN, Wilson SR, Erlanger BF: </w:t>
      </w:r>
      <w:r w:rsidRPr="003610D0">
        <w:rPr>
          <w:b/>
        </w:rPr>
        <w:t>X-ray crystal structure of an anti-Buckminsterfullerene antibody fab fragment: biomolecular recognition of C(60).</w:t>
      </w:r>
      <w:r w:rsidRPr="003610D0">
        <w:t xml:space="preserve"> </w:t>
      </w:r>
      <w:r w:rsidRPr="003610D0">
        <w:rPr>
          <w:i/>
        </w:rPr>
        <w:t xml:space="preserve">Proc Natl Acad Sci U S A </w:t>
      </w:r>
      <w:r w:rsidRPr="003610D0">
        <w:t xml:space="preserve">2000, </w:t>
      </w:r>
      <w:r w:rsidRPr="003610D0">
        <w:rPr>
          <w:b/>
        </w:rPr>
        <w:t>97:</w:t>
      </w:r>
      <w:r w:rsidRPr="003610D0">
        <w:t>12193-12197.</w:t>
      </w:r>
    </w:p>
    <w:p w14:paraId="34D3821C" w14:textId="77777777" w:rsidR="003610D0" w:rsidRPr="003610D0" w:rsidRDefault="003610D0" w:rsidP="003610D0">
      <w:pPr>
        <w:pStyle w:val="EndNoteBibliography"/>
        <w:spacing w:after="0"/>
        <w:ind w:left="720" w:hanging="720"/>
      </w:pPr>
      <w:r w:rsidRPr="003610D0">
        <w:t>19.</w:t>
      </w:r>
      <w:r w:rsidRPr="003610D0">
        <w:tab/>
        <w:t xml:space="preserve">Andreev SM, Babakhin AA, Petrukhina AO, Romanova VS, Parnes ZN, Petrov RV: </w:t>
      </w:r>
      <w:r w:rsidRPr="003610D0">
        <w:rPr>
          <w:b/>
        </w:rPr>
        <w:t>Immunogenic and allergenic properties of fulleren conjugates with aminoacids and proteins.</w:t>
      </w:r>
      <w:r w:rsidRPr="003610D0">
        <w:t xml:space="preserve"> </w:t>
      </w:r>
      <w:r w:rsidRPr="003610D0">
        <w:rPr>
          <w:i/>
        </w:rPr>
        <w:t xml:space="preserve">Dokl Biochem </w:t>
      </w:r>
      <w:r w:rsidRPr="003610D0">
        <w:t xml:space="preserve">2000, </w:t>
      </w:r>
      <w:r w:rsidRPr="003610D0">
        <w:rPr>
          <w:b/>
        </w:rPr>
        <w:t>370:</w:t>
      </w:r>
      <w:r w:rsidRPr="003610D0">
        <w:t>4-7.</w:t>
      </w:r>
    </w:p>
    <w:p w14:paraId="71F4FFC1" w14:textId="77777777" w:rsidR="003610D0" w:rsidRPr="003610D0" w:rsidRDefault="003610D0" w:rsidP="003610D0">
      <w:pPr>
        <w:pStyle w:val="EndNoteBibliography"/>
        <w:spacing w:after="0"/>
        <w:ind w:left="720" w:hanging="720"/>
      </w:pPr>
      <w:r w:rsidRPr="003610D0">
        <w:t>20.</w:t>
      </w:r>
      <w:r w:rsidRPr="003610D0">
        <w:tab/>
        <w:t xml:space="preserve">Aggarwal P, Hall JB, McLeland CB, Dobrovolskaia MA, McNeil SE: </w:t>
      </w:r>
      <w:r w:rsidRPr="003610D0">
        <w:rPr>
          <w:b/>
        </w:rPr>
        <w:t>Nanoparticle interaction with plasma proteins as it relates to particle biodistribution, biocompatibility and therapeutic efficacy.</w:t>
      </w:r>
      <w:r w:rsidRPr="003610D0">
        <w:t xml:space="preserve"> </w:t>
      </w:r>
      <w:r w:rsidRPr="003610D0">
        <w:rPr>
          <w:i/>
        </w:rPr>
        <w:t xml:space="preserve">Adv Drug Deliv Rev </w:t>
      </w:r>
      <w:r w:rsidRPr="003610D0">
        <w:t xml:space="preserve">2009, </w:t>
      </w:r>
      <w:r w:rsidRPr="003610D0">
        <w:rPr>
          <w:b/>
        </w:rPr>
        <w:t>61:</w:t>
      </w:r>
      <w:r w:rsidRPr="003610D0">
        <w:t>428-437.</w:t>
      </w:r>
    </w:p>
    <w:p w14:paraId="490435E6" w14:textId="77777777" w:rsidR="003610D0" w:rsidRPr="003610D0" w:rsidRDefault="003610D0" w:rsidP="003610D0">
      <w:pPr>
        <w:pStyle w:val="EndNoteBibliography"/>
        <w:spacing w:after="0"/>
        <w:ind w:left="720" w:hanging="720"/>
      </w:pPr>
      <w:r w:rsidRPr="003610D0">
        <w:t>21.</w:t>
      </w:r>
      <w:r w:rsidRPr="003610D0">
        <w:tab/>
        <w:t xml:space="preserve">Tan Y, Li S, Pitt BR, Huang L: </w:t>
      </w:r>
      <w:r w:rsidRPr="003610D0">
        <w:rPr>
          <w:b/>
        </w:rPr>
        <w:t>The inhibitory role of CpG immunostimulatory motifs in cationic lipid vector-mediated transgene expression in vivo.</w:t>
      </w:r>
      <w:r w:rsidRPr="003610D0">
        <w:t xml:space="preserve"> </w:t>
      </w:r>
      <w:r w:rsidRPr="003610D0">
        <w:rPr>
          <w:i/>
        </w:rPr>
        <w:t xml:space="preserve">Hum Gene Ther </w:t>
      </w:r>
      <w:r w:rsidRPr="003610D0">
        <w:t xml:space="preserve">1999, </w:t>
      </w:r>
      <w:r w:rsidRPr="003610D0">
        <w:rPr>
          <w:b/>
        </w:rPr>
        <w:t>10:</w:t>
      </w:r>
      <w:r w:rsidRPr="003610D0">
        <w:t>2153-2161.</w:t>
      </w:r>
    </w:p>
    <w:p w14:paraId="16268DFB" w14:textId="77777777" w:rsidR="003610D0" w:rsidRPr="003610D0" w:rsidRDefault="003610D0" w:rsidP="003610D0">
      <w:pPr>
        <w:pStyle w:val="EndNoteBibliography"/>
        <w:spacing w:after="0"/>
        <w:ind w:left="720" w:hanging="720"/>
      </w:pPr>
      <w:r w:rsidRPr="003610D0">
        <w:t>22.</w:t>
      </w:r>
      <w:r w:rsidRPr="003610D0">
        <w:tab/>
        <w:t xml:space="preserve">van Zijverden M, Granum B: </w:t>
      </w:r>
      <w:r w:rsidRPr="003610D0">
        <w:rPr>
          <w:b/>
        </w:rPr>
        <w:t>Adjuvant activity of particulate pollutants in different mouse models.</w:t>
      </w:r>
      <w:r w:rsidRPr="003610D0">
        <w:t xml:space="preserve"> </w:t>
      </w:r>
      <w:r w:rsidRPr="003610D0">
        <w:rPr>
          <w:i/>
        </w:rPr>
        <w:t xml:space="preserve">Toxicology </w:t>
      </w:r>
      <w:r w:rsidRPr="003610D0">
        <w:t xml:space="preserve">2000, </w:t>
      </w:r>
      <w:r w:rsidRPr="003610D0">
        <w:rPr>
          <w:b/>
        </w:rPr>
        <w:t>152:</w:t>
      </w:r>
      <w:r w:rsidRPr="003610D0">
        <w:t>69-77.</w:t>
      </w:r>
    </w:p>
    <w:p w14:paraId="2495FC81" w14:textId="77777777" w:rsidR="003610D0" w:rsidRPr="003610D0" w:rsidRDefault="003610D0" w:rsidP="003610D0">
      <w:pPr>
        <w:pStyle w:val="EndNoteBibliography"/>
        <w:spacing w:after="0"/>
        <w:ind w:left="720" w:hanging="720"/>
      </w:pPr>
      <w:r w:rsidRPr="003610D0">
        <w:t>23.</w:t>
      </w:r>
      <w:r w:rsidRPr="003610D0">
        <w:tab/>
        <w:t xml:space="preserve">Diwan M, Elamanchili P, Cao M, Samuel J: </w:t>
      </w:r>
      <w:r w:rsidRPr="003610D0">
        <w:rPr>
          <w:b/>
        </w:rPr>
        <w:t>Dose sparing of CpG oligodeoxynucleotide vaccine adjuvants by nanoparticle delivery.</w:t>
      </w:r>
      <w:r w:rsidRPr="003610D0">
        <w:t xml:space="preserve"> </w:t>
      </w:r>
      <w:r w:rsidRPr="003610D0">
        <w:rPr>
          <w:i/>
        </w:rPr>
        <w:t xml:space="preserve">Curr Drug Deliv </w:t>
      </w:r>
      <w:r w:rsidRPr="003610D0">
        <w:t xml:space="preserve">2004, </w:t>
      </w:r>
      <w:r w:rsidRPr="003610D0">
        <w:rPr>
          <w:b/>
        </w:rPr>
        <w:t>1:</w:t>
      </w:r>
      <w:r w:rsidRPr="003610D0">
        <w:t>405-412.</w:t>
      </w:r>
    </w:p>
    <w:p w14:paraId="35505602" w14:textId="77777777" w:rsidR="003610D0" w:rsidRPr="003610D0" w:rsidRDefault="003610D0" w:rsidP="003610D0">
      <w:pPr>
        <w:pStyle w:val="EndNoteBibliography"/>
        <w:spacing w:after="0"/>
        <w:ind w:left="720" w:hanging="720"/>
      </w:pPr>
      <w:r w:rsidRPr="003610D0">
        <w:t>24.</w:t>
      </w:r>
      <w:r w:rsidRPr="003610D0">
        <w:tab/>
        <w:t xml:space="preserve">Lutsiak ME, Kwon GS, Samuel J: </w:t>
      </w:r>
      <w:r w:rsidRPr="003610D0">
        <w:rPr>
          <w:b/>
        </w:rPr>
        <w:t>Biodegradable nanoparticle delivery of a Th2-biased peptide for induction of Th1 immune responses.</w:t>
      </w:r>
      <w:r w:rsidRPr="003610D0">
        <w:t xml:space="preserve"> </w:t>
      </w:r>
      <w:r w:rsidRPr="003610D0">
        <w:rPr>
          <w:i/>
        </w:rPr>
        <w:t xml:space="preserve">J Pharm Pharmacol </w:t>
      </w:r>
      <w:r w:rsidRPr="003610D0">
        <w:t xml:space="preserve">2006, </w:t>
      </w:r>
      <w:r w:rsidRPr="003610D0">
        <w:rPr>
          <w:b/>
        </w:rPr>
        <w:t>58:</w:t>
      </w:r>
      <w:r w:rsidRPr="003610D0">
        <w:t>739-747.</w:t>
      </w:r>
    </w:p>
    <w:p w14:paraId="25E6B75E" w14:textId="77777777" w:rsidR="003610D0" w:rsidRPr="003610D0" w:rsidRDefault="003610D0" w:rsidP="003610D0">
      <w:pPr>
        <w:pStyle w:val="EndNoteBibliography"/>
        <w:spacing w:after="0"/>
        <w:ind w:left="720" w:hanging="720"/>
      </w:pPr>
      <w:r w:rsidRPr="003610D0">
        <w:t>25.</w:t>
      </w:r>
      <w:r w:rsidRPr="003610D0">
        <w:tab/>
        <w:t xml:space="preserve">Chong CS, Cao M, Wong WW, Fischer KP, Addison WR, Kwon GS, Tyrrell DL, Samuel J: </w:t>
      </w:r>
      <w:r w:rsidRPr="003610D0">
        <w:rPr>
          <w:b/>
        </w:rPr>
        <w:t>Enhancement of T helper type 1 immune responses against hepatitis B virus core antigen by PLGA nanoparticle vaccine delivery.</w:t>
      </w:r>
      <w:r w:rsidRPr="003610D0">
        <w:t xml:space="preserve"> </w:t>
      </w:r>
      <w:r w:rsidRPr="003610D0">
        <w:rPr>
          <w:i/>
        </w:rPr>
        <w:t xml:space="preserve">J Control Release </w:t>
      </w:r>
      <w:r w:rsidRPr="003610D0">
        <w:t xml:space="preserve">2005, </w:t>
      </w:r>
      <w:r w:rsidRPr="003610D0">
        <w:rPr>
          <w:b/>
        </w:rPr>
        <w:t>102:</w:t>
      </w:r>
      <w:r w:rsidRPr="003610D0">
        <w:t>85-99.</w:t>
      </w:r>
    </w:p>
    <w:p w14:paraId="0EE857BF" w14:textId="77777777" w:rsidR="003610D0" w:rsidRPr="003610D0" w:rsidRDefault="003610D0" w:rsidP="003610D0">
      <w:pPr>
        <w:pStyle w:val="EndNoteBibliography"/>
        <w:spacing w:after="0"/>
        <w:ind w:left="720" w:hanging="720"/>
      </w:pPr>
      <w:r w:rsidRPr="003610D0">
        <w:t>26.</w:t>
      </w:r>
      <w:r w:rsidRPr="003610D0">
        <w:tab/>
        <w:t xml:space="preserve">Cui Z, Mumper RJ: </w:t>
      </w:r>
      <w:r w:rsidRPr="003610D0">
        <w:rPr>
          <w:b/>
        </w:rPr>
        <w:t>Coating of cationized protein on engineered nanoparticles results in enhanced immune responses.</w:t>
      </w:r>
      <w:r w:rsidRPr="003610D0">
        <w:t xml:space="preserve"> </w:t>
      </w:r>
      <w:r w:rsidRPr="003610D0">
        <w:rPr>
          <w:i/>
        </w:rPr>
        <w:t xml:space="preserve">Int J Pharm </w:t>
      </w:r>
      <w:r w:rsidRPr="003610D0">
        <w:t xml:space="preserve">2002, </w:t>
      </w:r>
      <w:r w:rsidRPr="003610D0">
        <w:rPr>
          <w:b/>
        </w:rPr>
        <w:t>238:</w:t>
      </w:r>
      <w:r w:rsidRPr="003610D0">
        <w:t>229-239.</w:t>
      </w:r>
    </w:p>
    <w:p w14:paraId="6840B986" w14:textId="77777777" w:rsidR="003610D0" w:rsidRPr="003610D0" w:rsidRDefault="003610D0" w:rsidP="003610D0">
      <w:pPr>
        <w:pStyle w:val="EndNoteBibliography"/>
        <w:spacing w:after="0"/>
        <w:ind w:left="720" w:hanging="720"/>
      </w:pPr>
      <w:r w:rsidRPr="003610D0">
        <w:t>27.</w:t>
      </w:r>
      <w:r w:rsidRPr="003610D0">
        <w:tab/>
        <w:t xml:space="preserve">Cui Z, Patel J, Tuzova M, Ray P, Phillips R, Woodward JG, Nath A, Mumper RJ: </w:t>
      </w:r>
      <w:r w:rsidRPr="003610D0">
        <w:rPr>
          <w:b/>
        </w:rPr>
        <w:t>Strong T cell type-1 immune responses to HIV-1 Tat (1-72) protein-coated nanoparticles.</w:t>
      </w:r>
      <w:r w:rsidRPr="003610D0">
        <w:t xml:space="preserve"> </w:t>
      </w:r>
      <w:r w:rsidRPr="003610D0">
        <w:rPr>
          <w:i/>
        </w:rPr>
        <w:t xml:space="preserve">Vaccine </w:t>
      </w:r>
      <w:r w:rsidRPr="003610D0">
        <w:t xml:space="preserve">2004, </w:t>
      </w:r>
      <w:r w:rsidRPr="003610D0">
        <w:rPr>
          <w:b/>
        </w:rPr>
        <w:t>22:</w:t>
      </w:r>
      <w:r w:rsidRPr="003610D0">
        <w:t>2631-2640.</w:t>
      </w:r>
    </w:p>
    <w:p w14:paraId="07694D9C" w14:textId="77777777" w:rsidR="003610D0" w:rsidRPr="003610D0" w:rsidRDefault="003610D0" w:rsidP="003610D0">
      <w:pPr>
        <w:pStyle w:val="EndNoteBibliography"/>
        <w:spacing w:after="0"/>
        <w:ind w:left="720" w:hanging="720"/>
      </w:pPr>
      <w:r w:rsidRPr="003610D0">
        <w:t>28.</w:t>
      </w:r>
      <w:r w:rsidRPr="003610D0">
        <w:tab/>
        <w:t xml:space="preserve">Balenga NA, Zahedifard F, Weiss R, Sarbolouki MN, Thalhamer J, Rafati S: </w:t>
      </w:r>
      <w:r w:rsidRPr="003610D0">
        <w:rPr>
          <w:b/>
        </w:rPr>
        <w:t>Protective efficiency of dendrosomes as novel nano-sized adjuvants for DNA vaccination against birch pollen allergy.</w:t>
      </w:r>
      <w:r w:rsidRPr="003610D0">
        <w:t xml:space="preserve"> </w:t>
      </w:r>
      <w:r w:rsidRPr="003610D0">
        <w:rPr>
          <w:i/>
        </w:rPr>
        <w:t xml:space="preserve">J Biotechnol </w:t>
      </w:r>
      <w:r w:rsidRPr="003610D0">
        <w:t xml:space="preserve">2006, </w:t>
      </w:r>
      <w:r w:rsidRPr="003610D0">
        <w:rPr>
          <w:b/>
        </w:rPr>
        <w:t>124:</w:t>
      </w:r>
      <w:r w:rsidRPr="003610D0">
        <w:t>602-614.</w:t>
      </w:r>
    </w:p>
    <w:p w14:paraId="2423075C" w14:textId="77777777" w:rsidR="003610D0" w:rsidRPr="003610D0" w:rsidRDefault="003610D0" w:rsidP="003610D0">
      <w:pPr>
        <w:pStyle w:val="EndNoteBibliography"/>
        <w:spacing w:after="0"/>
        <w:ind w:left="720" w:hanging="720"/>
      </w:pPr>
      <w:r w:rsidRPr="003610D0">
        <w:t>29.</w:t>
      </w:r>
      <w:r w:rsidRPr="003610D0">
        <w:tab/>
        <w:t xml:space="preserve">Rajananthanan P, Attard GS, Sheikh NA, Morrow WJ: </w:t>
      </w:r>
      <w:r w:rsidRPr="003610D0">
        <w:rPr>
          <w:b/>
        </w:rPr>
        <w:t>Novel aggregate structure adjuvants modulate lymphocyte proliferation and Th1 and Th2 cytokine profiles in ovalbumin immunized mice.</w:t>
      </w:r>
      <w:r w:rsidRPr="003610D0">
        <w:t xml:space="preserve"> </w:t>
      </w:r>
      <w:r w:rsidRPr="003610D0">
        <w:rPr>
          <w:i/>
        </w:rPr>
        <w:t xml:space="preserve">Vaccine </w:t>
      </w:r>
      <w:r w:rsidRPr="003610D0">
        <w:t xml:space="preserve">1999, </w:t>
      </w:r>
      <w:r w:rsidRPr="003610D0">
        <w:rPr>
          <w:b/>
        </w:rPr>
        <w:t>18:</w:t>
      </w:r>
      <w:r w:rsidRPr="003610D0">
        <w:t>140-152.</w:t>
      </w:r>
    </w:p>
    <w:p w14:paraId="1E2349C9" w14:textId="77777777" w:rsidR="003610D0" w:rsidRPr="003610D0" w:rsidRDefault="003610D0" w:rsidP="003610D0">
      <w:pPr>
        <w:pStyle w:val="EndNoteBibliography"/>
        <w:spacing w:after="0"/>
        <w:ind w:left="720" w:hanging="720"/>
      </w:pPr>
      <w:r w:rsidRPr="003610D0">
        <w:t>30.</w:t>
      </w:r>
      <w:r w:rsidRPr="003610D0">
        <w:tab/>
        <w:t xml:space="preserve">Shaunak S, Thomas S, Gianasi E, Godwin A, Jones E, Teo I, Mireskandari K, Luthert P, Duncan R, Patterson S, et al: </w:t>
      </w:r>
      <w:r w:rsidRPr="003610D0">
        <w:rPr>
          <w:b/>
        </w:rPr>
        <w:t>Polyvalent dendrimer glucosamine conjugates prevent scar tissue formation.</w:t>
      </w:r>
      <w:r w:rsidRPr="003610D0">
        <w:t xml:space="preserve"> </w:t>
      </w:r>
      <w:r w:rsidRPr="003610D0">
        <w:rPr>
          <w:i/>
        </w:rPr>
        <w:t xml:space="preserve">Nat Biotechnol </w:t>
      </w:r>
      <w:r w:rsidRPr="003610D0">
        <w:t xml:space="preserve">2004, </w:t>
      </w:r>
      <w:r w:rsidRPr="003610D0">
        <w:rPr>
          <w:b/>
        </w:rPr>
        <w:t>22:</w:t>
      </w:r>
      <w:r w:rsidRPr="003610D0">
        <w:t>977-984.</w:t>
      </w:r>
    </w:p>
    <w:p w14:paraId="6A86AD8E" w14:textId="77777777" w:rsidR="003610D0" w:rsidRPr="003610D0" w:rsidRDefault="003610D0" w:rsidP="003610D0">
      <w:pPr>
        <w:pStyle w:val="EndNoteBibliography"/>
        <w:spacing w:after="0"/>
        <w:ind w:left="720" w:hanging="720"/>
      </w:pPr>
      <w:r w:rsidRPr="003610D0">
        <w:t>31.</w:t>
      </w:r>
      <w:r w:rsidRPr="003610D0">
        <w:tab/>
        <w:t xml:space="preserve">Cromer JR, Wood SJ, Miller KA, Nguyen T, David SA: </w:t>
      </w:r>
      <w:r w:rsidRPr="003610D0">
        <w:rPr>
          <w:b/>
        </w:rPr>
        <w:t>Functionalized dendrimers as endotoxin sponges.</w:t>
      </w:r>
      <w:r w:rsidRPr="003610D0">
        <w:t xml:space="preserve"> </w:t>
      </w:r>
      <w:r w:rsidRPr="003610D0">
        <w:rPr>
          <w:i/>
        </w:rPr>
        <w:t xml:space="preserve">Bioorg Med Chem Lett </w:t>
      </w:r>
      <w:r w:rsidRPr="003610D0">
        <w:t xml:space="preserve">2005, </w:t>
      </w:r>
      <w:r w:rsidRPr="003610D0">
        <w:rPr>
          <w:b/>
        </w:rPr>
        <w:t>15:</w:t>
      </w:r>
      <w:r w:rsidRPr="003610D0">
        <w:t>1295-1298.</w:t>
      </w:r>
    </w:p>
    <w:p w14:paraId="4845872E" w14:textId="77777777" w:rsidR="003610D0" w:rsidRPr="003610D0" w:rsidRDefault="003610D0" w:rsidP="003610D0">
      <w:pPr>
        <w:pStyle w:val="EndNoteBibliography"/>
        <w:spacing w:after="0"/>
        <w:ind w:left="720" w:hanging="720"/>
      </w:pPr>
      <w:r w:rsidRPr="003610D0">
        <w:t>32.</w:t>
      </w:r>
      <w:r w:rsidRPr="003610D0">
        <w:tab/>
        <w:t xml:space="preserve">Waters KM, Masiello LM, Zangar RC, Tarasevich BJ, Karin NJ, Quesenberry RD, Bandyopadhyay S, Teeguarden JG, Pounds JG, Thrall BD: </w:t>
      </w:r>
      <w:r w:rsidRPr="003610D0">
        <w:rPr>
          <w:b/>
        </w:rPr>
        <w:t>Macrophage responses to silica nanoparticles are highly conserved across particle sizes.</w:t>
      </w:r>
      <w:r w:rsidRPr="003610D0">
        <w:t xml:space="preserve"> </w:t>
      </w:r>
      <w:r w:rsidRPr="003610D0">
        <w:rPr>
          <w:i/>
        </w:rPr>
        <w:t xml:space="preserve">Toxicol Sci </w:t>
      </w:r>
      <w:r w:rsidRPr="003610D0">
        <w:t xml:space="preserve">2009, </w:t>
      </w:r>
      <w:r w:rsidRPr="003610D0">
        <w:rPr>
          <w:b/>
        </w:rPr>
        <w:t>107:</w:t>
      </w:r>
      <w:r w:rsidRPr="003610D0">
        <w:t>553-569.</w:t>
      </w:r>
    </w:p>
    <w:p w14:paraId="298DB160" w14:textId="77777777" w:rsidR="003610D0" w:rsidRPr="003610D0" w:rsidRDefault="003610D0" w:rsidP="003610D0">
      <w:pPr>
        <w:pStyle w:val="EndNoteBibliography"/>
        <w:spacing w:after="0"/>
        <w:ind w:left="720" w:hanging="720"/>
      </w:pPr>
      <w:r w:rsidRPr="003610D0">
        <w:t>33.</w:t>
      </w:r>
      <w:r w:rsidRPr="003610D0">
        <w:tab/>
        <w:t xml:space="preserve">Hamerman JA, Ogasawara K, Lanier LL: </w:t>
      </w:r>
      <w:r w:rsidRPr="003610D0">
        <w:rPr>
          <w:b/>
        </w:rPr>
        <w:t>NK cells in innate immunity.</w:t>
      </w:r>
      <w:r w:rsidRPr="003610D0">
        <w:t xml:space="preserve"> </w:t>
      </w:r>
      <w:r w:rsidRPr="003610D0">
        <w:rPr>
          <w:i/>
        </w:rPr>
        <w:t xml:space="preserve">Curr Opin Immunol </w:t>
      </w:r>
      <w:r w:rsidRPr="003610D0">
        <w:t xml:space="preserve">2005, </w:t>
      </w:r>
      <w:r w:rsidRPr="003610D0">
        <w:rPr>
          <w:b/>
        </w:rPr>
        <w:t>17:</w:t>
      </w:r>
      <w:r w:rsidRPr="003610D0">
        <w:t>29-35.</w:t>
      </w:r>
    </w:p>
    <w:p w14:paraId="1CF9DA1F" w14:textId="77777777" w:rsidR="003610D0" w:rsidRPr="003610D0" w:rsidRDefault="003610D0" w:rsidP="003610D0">
      <w:pPr>
        <w:pStyle w:val="EndNoteBibliography"/>
        <w:spacing w:after="0"/>
        <w:ind w:left="720" w:hanging="720"/>
      </w:pPr>
      <w:r w:rsidRPr="003610D0">
        <w:t>34.</w:t>
      </w:r>
      <w:r w:rsidRPr="003610D0">
        <w:tab/>
        <w:t xml:space="preserve">Sun JC, Lanier LL: </w:t>
      </w:r>
      <w:r w:rsidRPr="003610D0">
        <w:rPr>
          <w:b/>
        </w:rPr>
        <w:t>Natural killer cells remember: an evolutionary bridge between innate and adaptive immunity?</w:t>
      </w:r>
      <w:r w:rsidRPr="003610D0">
        <w:t xml:space="preserve"> </w:t>
      </w:r>
      <w:r w:rsidRPr="003610D0">
        <w:rPr>
          <w:i/>
        </w:rPr>
        <w:t xml:space="preserve">Eur J Immunol </w:t>
      </w:r>
      <w:r w:rsidRPr="003610D0">
        <w:t xml:space="preserve">2009, </w:t>
      </w:r>
      <w:r w:rsidRPr="003610D0">
        <w:rPr>
          <w:b/>
        </w:rPr>
        <w:t>39:</w:t>
      </w:r>
      <w:r w:rsidRPr="003610D0">
        <w:t>2059-2064.</w:t>
      </w:r>
    </w:p>
    <w:p w14:paraId="4F6E271F" w14:textId="77777777" w:rsidR="003610D0" w:rsidRPr="003610D0" w:rsidRDefault="003610D0" w:rsidP="003610D0">
      <w:pPr>
        <w:pStyle w:val="EndNoteBibliography"/>
        <w:spacing w:after="0"/>
        <w:ind w:left="720" w:hanging="720"/>
      </w:pPr>
      <w:r w:rsidRPr="003610D0">
        <w:t>35.</w:t>
      </w:r>
      <w:r w:rsidRPr="003610D0">
        <w:tab/>
        <w:t xml:space="preserve">Shin JH, Zhang L, Murillo-Sauca O, Kim J, Kohrt HE, Bui JD, Sunwoo JB: </w:t>
      </w:r>
      <w:r w:rsidRPr="003610D0">
        <w:rPr>
          <w:b/>
        </w:rPr>
        <w:t>Modulation of natural killer cell antitumor activity by the aryl hydrocarbon receptor.</w:t>
      </w:r>
      <w:r w:rsidRPr="003610D0">
        <w:t xml:space="preserve"> </w:t>
      </w:r>
      <w:r w:rsidRPr="003610D0">
        <w:rPr>
          <w:i/>
        </w:rPr>
        <w:t xml:space="preserve">Proc Natl Acad Sci U S A </w:t>
      </w:r>
      <w:r w:rsidRPr="003610D0">
        <w:t xml:space="preserve">2013, </w:t>
      </w:r>
      <w:r w:rsidRPr="003610D0">
        <w:rPr>
          <w:b/>
        </w:rPr>
        <w:t>110:</w:t>
      </w:r>
      <w:r w:rsidRPr="003610D0">
        <w:t>12391-12396.</w:t>
      </w:r>
    </w:p>
    <w:p w14:paraId="523A1CDE" w14:textId="77777777" w:rsidR="003610D0" w:rsidRPr="003610D0" w:rsidRDefault="003610D0" w:rsidP="003610D0">
      <w:pPr>
        <w:pStyle w:val="EndNoteBibliography"/>
        <w:spacing w:after="0"/>
        <w:ind w:left="720" w:hanging="720"/>
      </w:pPr>
      <w:r w:rsidRPr="003610D0">
        <w:t>36.</w:t>
      </w:r>
      <w:r w:rsidRPr="003610D0">
        <w:tab/>
        <w:t xml:space="preserve">Biron CA: </w:t>
      </w:r>
      <w:r w:rsidRPr="003610D0">
        <w:rPr>
          <w:b/>
        </w:rPr>
        <w:t>Yet another role for natural killer cells: cytotoxicity in immune regulation and viral persistence.</w:t>
      </w:r>
      <w:r w:rsidRPr="003610D0">
        <w:t xml:space="preserve"> </w:t>
      </w:r>
      <w:r w:rsidRPr="003610D0">
        <w:rPr>
          <w:i/>
        </w:rPr>
        <w:t xml:space="preserve">Proc Natl Acad Sci U S A </w:t>
      </w:r>
      <w:r w:rsidRPr="003610D0">
        <w:t xml:space="preserve">2012, </w:t>
      </w:r>
      <w:r w:rsidRPr="003610D0">
        <w:rPr>
          <w:b/>
        </w:rPr>
        <w:t>109:</w:t>
      </w:r>
      <w:r w:rsidRPr="003610D0">
        <w:t>1814-1815.</w:t>
      </w:r>
    </w:p>
    <w:p w14:paraId="53663E39" w14:textId="77777777" w:rsidR="003610D0" w:rsidRPr="003610D0" w:rsidRDefault="003610D0" w:rsidP="003610D0">
      <w:pPr>
        <w:pStyle w:val="EndNoteBibliography"/>
        <w:spacing w:after="0"/>
        <w:ind w:left="720" w:hanging="720"/>
      </w:pPr>
      <w:r w:rsidRPr="003610D0">
        <w:t>37.</w:t>
      </w:r>
      <w:r w:rsidRPr="003610D0">
        <w:tab/>
        <w:t xml:space="preserve">Mitchell LA, Gao J, Wal RV, Gigliotti A, Burchiel SW, McDonald JD: </w:t>
      </w:r>
      <w:r w:rsidRPr="003610D0">
        <w:rPr>
          <w:b/>
        </w:rPr>
        <w:t>Pulmonary and systemic immune response to inhaled multiwalled carbon nanotubes.</w:t>
      </w:r>
      <w:r w:rsidRPr="003610D0">
        <w:t xml:space="preserve"> </w:t>
      </w:r>
      <w:r w:rsidRPr="003610D0">
        <w:rPr>
          <w:i/>
        </w:rPr>
        <w:t xml:space="preserve">Toxicol Sci </w:t>
      </w:r>
      <w:r w:rsidRPr="003610D0">
        <w:t xml:space="preserve">2007, </w:t>
      </w:r>
      <w:r w:rsidRPr="003610D0">
        <w:rPr>
          <w:b/>
        </w:rPr>
        <w:t>100:</w:t>
      </w:r>
      <w:r w:rsidRPr="003610D0">
        <w:t>203-214.</w:t>
      </w:r>
    </w:p>
    <w:p w14:paraId="5908004E" w14:textId="77777777" w:rsidR="003610D0" w:rsidRPr="003610D0" w:rsidRDefault="003610D0" w:rsidP="003610D0">
      <w:pPr>
        <w:pStyle w:val="EndNoteBibliography"/>
        <w:spacing w:after="0"/>
        <w:ind w:left="720" w:hanging="720"/>
      </w:pPr>
      <w:r w:rsidRPr="003610D0">
        <w:lastRenderedPageBreak/>
        <w:t>38.</w:t>
      </w:r>
      <w:r w:rsidRPr="003610D0">
        <w:tab/>
        <w:t xml:space="preserve">Ilinskaya AN, Dobrovolskaia MA: </w:t>
      </w:r>
      <w:r w:rsidRPr="003610D0">
        <w:rPr>
          <w:b/>
        </w:rPr>
        <w:t>Nanoparticles and the blood coagulation system. Part II: safety concerns.</w:t>
      </w:r>
      <w:r w:rsidRPr="003610D0">
        <w:t xml:space="preserve"> </w:t>
      </w:r>
      <w:r w:rsidRPr="003610D0">
        <w:rPr>
          <w:i/>
        </w:rPr>
        <w:t xml:space="preserve">Nanomedicine (Lond) </w:t>
      </w:r>
      <w:r w:rsidRPr="003610D0">
        <w:t xml:space="preserve">2013, </w:t>
      </w:r>
      <w:r w:rsidRPr="003610D0">
        <w:rPr>
          <w:b/>
        </w:rPr>
        <w:t>8:</w:t>
      </w:r>
      <w:r w:rsidRPr="003610D0">
        <w:t>969-981.</w:t>
      </w:r>
    </w:p>
    <w:p w14:paraId="180BA996" w14:textId="77777777" w:rsidR="003610D0" w:rsidRPr="003610D0" w:rsidRDefault="003610D0" w:rsidP="003610D0">
      <w:pPr>
        <w:pStyle w:val="EndNoteBibliography"/>
        <w:spacing w:after="0"/>
        <w:ind w:left="720" w:hanging="720"/>
      </w:pPr>
      <w:r w:rsidRPr="003610D0">
        <w:t>39.</w:t>
      </w:r>
      <w:r w:rsidRPr="003610D0">
        <w:tab/>
        <w:t xml:space="preserve">Greish K, Thiagarajan G, Herd H, Price R, Bauer H, Hubbard D, Burckle A, Sadekar S, Yu T, Anwar A, et al: </w:t>
      </w:r>
      <w:r w:rsidRPr="003610D0">
        <w:rPr>
          <w:b/>
        </w:rPr>
        <w:t>Size and surface charge significantly influence the toxicity of silica and dendritic nanoparticles.</w:t>
      </w:r>
      <w:r w:rsidRPr="003610D0">
        <w:t xml:space="preserve"> </w:t>
      </w:r>
      <w:r w:rsidRPr="003610D0">
        <w:rPr>
          <w:i/>
        </w:rPr>
        <w:t xml:space="preserve">Nanotoxicology </w:t>
      </w:r>
      <w:r w:rsidRPr="003610D0">
        <w:t xml:space="preserve">2012, </w:t>
      </w:r>
      <w:r w:rsidRPr="003610D0">
        <w:rPr>
          <w:b/>
        </w:rPr>
        <w:t>6:</w:t>
      </w:r>
      <w:r w:rsidRPr="003610D0">
        <w:t>713-723.</w:t>
      </w:r>
    </w:p>
    <w:p w14:paraId="7BA8243B" w14:textId="77777777" w:rsidR="003610D0" w:rsidRPr="003610D0" w:rsidRDefault="003610D0" w:rsidP="003610D0">
      <w:pPr>
        <w:pStyle w:val="EndNoteBibliography"/>
        <w:spacing w:after="0"/>
        <w:ind w:left="720" w:hanging="720"/>
      </w:pPr>
      <w:r w:rsidRPr="003610D0">
        <w:t>40.</w:t>
      </w:r>
      <w:r w:rsidRPr="003610D0">
        <w:tab/>
        <w:t xml:space="preserve">McGuinnes C, Duffin R, Brown S, N LM, Megson IL, Macnee W, Johnston S, Lu SL, Tran L, Li R, et al: </w:t>
      </w:r>
      <w:r w:rsidRPr="003610D0">
        <w:rPr>
          <w:b/>
        </w:rPr>
        <w:t>Surface derivatization state of polystyrene latex nanoparticles determines both their potency and their mechanism of causing human platelet aggregation in vitro.</w:t>
      </w:r>
      <w:r w:rsidRPr="003610D0">
        <w:t xml:space="preserve"> </w:t>
      </w:r>
      <w:r w:rsidRPr="003610D0">
        <w:rPr>
          <w:i/>
        </w:rPr>
        <w:t xml:space="preserve">Toxicol Sci </w:t>
      </w:r>
      <w:r w:rsidRPr="003610D0">
        <w:t xml:space="preserve">2011, </w:t>
      </w:r>
      <w:r w:rsidRPr="003610D0">
        <w:rPr>
          <w:b/>
        </w:rPr>
        <w:t>119:</w:t>
      </w:r>
      <w:r w:rsidRPr="003610D0">
        <w:t>359-368.</w:t>
      </w:r>
    </w:p>
    <w:p w14:paraId="01A9CE90" w14:textId="77777777" w:rsidR="003610D0" w:rsidRPr="003610D0" w:rsidRDefault="003610D0" w:rsidP="003610D0">
      <w:pPr>
        <w:pStyle w:val="EndNoteBibliography"/>
        <w:spacing w:after="0"/>
        <w:ind w:left="720" w:hanging="720"/>
      </w:pPr>
      <w:r w:rsidRPr="003610D0">
        <w:t>41.</w:t>
      </w:r>
      <w:r w:rsidRPr="003610D0">
        <w:tab/>
        <w:t xml:space="preserve">Vercellotti GM, Hammerschmidt DE, Craddock PR, Jacob HS: </w:t>
      </w:r>
      <w:r w:rsidRPr="003610D0">
        <w:rPr>
          <w:b/>
        </w:rPr>
        <w:t>Activation of plasma complement by perfluorocarbon artificial blood: probable mechanism of adverse pulmonary reactions in treated patients and rationale for corticosteroids prophylaxis.</w:t>
      </w:r>
      <w:r w:rsidRPr="003610D0">
        <w:t xml:space="preserve"> </w:t>
      </w:r>
      <w:r w:rsidRPr="003610D0">
        <w:rPr>
          <w:i/>
        </w:rPr>
        <w:t xml:space="preserve">Blood </w:t>
      </w:r>
      <w:r w:rsidRPr="003610D0">
        <w:t xml:space="preserve">1982, </w:t>
      </w:r>
      <w:r w:rsidRPr="003610D0">
        <w:rPr>
          <w:b/>
        </w:rPr>
        <w:t>59:</w:t>
      </w:r>
      <w:r w:rsidRPr="003610D0">
        <w:t>1299-1304.</w:t>
      </w:r>
    </w:p>
    <w:p w14:paraId="6BE7B0AA" w14:textId="77777777" w:rsidR="003610D0" w:rsidRPr="003610D0" w:rsidRDefault="003610D0" w:rsidP="003610D0">
      <w:pPr>
        <w:pStyle w:val="EndNoteBibliography"/>
        <w:spacing w:after="0"/>
        <w:ind w:left="720" w:hanging="720"/>
      </w:pPr>
      <w:r w:rsidRPr="003610D0">
        <w:t>42.</w:t>
      </w:r>
      <w:r w:rsidRPr="003610D0">
        <w:tab/>
        <w:t xml:space="preserve">Choi J, Reipa V, Hitchins VM, Goering PL, Malinauskas RA: </w:t>
      </w:r>
      <w:r w:rsidRPr="003610D0">
        <w:rPr>
          <w:b/>
        </w:rPr>
        <w:t>Physicochemical characterization and in vitro hemolysis evaluation of silver nanoparticles.</w:t>
      </w:r>
      <w:r w:rsidRPr="003610D0">
        <w:t xml:space="preserve"> </w:t>
      </w:r>
      <w:r w:rsidRPr="003610D0">
        <w:rPr>
          <w:i/>
        </w:rPr>
        <w:t xml:space="preserve">Toxicol Sci </w:t>
      </w:r>
      <w:r w:rsidRPr="003610D0">
        <w:t xml:space="preserve">2011, </w:t>
      </w:r>
      <w:r w:rsidRPr="003610D0">
        <w:rPr>
          <w:b/>
        </w:rPr>
        <w:t>123:</w:t>
      </w:r>
      <w:r w:rsidRPr="003610D0">
        <w:t>133-143.</w:t>
      </w:r>
    </w:p>
    <w:p w14:paraId="737D53CA" w14:textId="77777777" w:rsidR="003610D0" w:rsidRPr="003610D0" w:rsidRDefault="003610D0" w:rsidP="003610D0">
      <w:pPr>
        <w:pStyle w:val="EndNoteBibliography"/>
        <w:spacing w:after="0"/>
        <w:ind w:left="720" w:hanging="720"/>
      </w:pPr>
      <w:r w:rsidRPr="003610D0">
        <w:t>43.</w:t>
      </w:r>
      <w:r w:rsidRPr="003610D0">
        <w:tab/>
        <w:t xml:space="preserve">McDonald TO, Giardiello M, Martin P, Siccardi M, Liptrott NJ, Smith D, Roberts P, Curley P, Schipani A, Khoo SH, et al: </w:t>
      </w:r>
      <w:r w:rsidRPr="003610D0">
        <w:rPr>
          <w:b/>
        </w:rPr>
        <w:t>Antiretroviral solid drug nanoparticles with enhanced oral bioavailability: production, characterization, and in vitro-in vivo correlation.</w:t>
      </w:r>
      <w:r w:rsidRPr="003610D0">
        <w:t xml:space="preserve"> </w:t>
      </w:r>
      <w:r w:rsidRPr="003610D0">
        <w:rPr>
          <w:i/>
        </w:rPr>
        <w:t xml:space="preserve">Adv Healthc Mater </w:t>
      </w:r>
      <w:r w:rsidRPr="003610D0">
        <w:t xml:space="preserve">2014, </w:t>
      </w:r>
      <w:r w:rsidRPr="003610D0">
        <w:rPr>
          <w:b/>
        </w:rPr>
        <w:t>3:</w:t>
      </w:r>
      <w:r w:rsidRPr="003610D0">
        <w:t>400-411.</w:t>
      </w:r>
    </w:p>
    <w:p w14:paraId="068A2B09" w14:textId="77777777" w:rsidR="003610D0" w:rsidRPr="003610D0" w:rsidRDefault="003610D0" w:rsidP="003610D0">
      <w:pPr>
        <w:pStyle w:val="EndNoteBibliography"/>
        <w:spacing w:after="0"/>
        <w:ind w:left="720" w:hanging="720"/>
      </w:pPr>
      <w:r w:rsidRPr="003610D0">
        <w:t>44.</w:t>
      </w:r>
      <w:r w:rsidRPr="003610D0">
        <w:tab/>
        <w:t xml:space="preserve">Liptrott NJ, Giardiello M, McDonald TO, Rannard SP, Owen A: </w:t>
      </w:r>
      <w:r w:rsidRPr="003610D0">
        <w:rPr>
          <w:b/>
        </w:rPr>
        <w:t>Lack of interaction of lopinavir solid drug nanoparticles with cells of the immune system.</w:t>
      </w:r>
      <w:r w:rsidRPr="003610D0">
        <w:t xml:space="preserve"> </w:t>
      </w:r>
      <w:r w:rsidRPr="003610D0">
        <w:rPr>
          <w:i/>
        </w:rPr>
        <w:t xml:space="preserve">Nanomedicine (Lond) </w:t>
      </w:r>
      <w:r w:rsidRPr="003610D0">
        <w:t xml:space="preserve">2017, </w:t>
      </w:r>
      <w:r w:rsidRPr="003610D0">
        <w:rPr>
          <w:b/>
        </w:rPr>
        <w:t>12:</w:t>
      </w:r>
      <w:r w:rsidRPr="003610D0">
        <w:t>2043-2054.</w:t>
      </w:r>
    </w:p>
    <w:p w14:paraId="1EC844E5" w14:textId="77777777" w:rsidR="003610D0" w:rsidRPr="003610D0" w:rsidRDefault="003610D0" w:rsidP="003610D0">
      <w:pPr>
        <w:pStyle w:val="EndNoteBibliography"/>
        <w:spacing w:after="0"/>
        <w:ind w:left="720" w:hanging="720"/>
        <w:rPr>
          <w:b/>
        </w:rPr>
      </w:pPr>
      <w:r w:rsidRPr="003610D0">
        <w:t>45.</w:t>
      </w:r>
      <w:r w:rsidRPr="003610D0">
        <w:tab/>
      </w:r>
      <w:r w:rsidRPr="003610D0">
        <w:rPr>
          <w:b/>
        </w:rPr>
        <w:t xml:space="preserve">Venor™ GeM Mycoplasma Detection Kit [PCR-based] </w:t>
      </w:r>
    </w:p>
    <w:p w14:paraId="36C8AF5B" w14:textId="77777777" w:rsidR="003610D0" w:rsidRPr="003610D0" w:rsidRDefault="003610D0" w:rsidP="003610D0">
      <w:pPr>
        <w:pStyle w:val="EndNoteBibliography"/>
        <w:spacing w:after="0"/>
        <w:ind w:left="720" w:hanging="720"/>
      </w:pPr>
      <w:r w:rsidRPr="003610D0">
        <w:t>46.</w:t>
      </w:r>
      <w:r w:rsidRPr="003610D0">
        <w:tab/>
        <w:t xml:space="preserve">Krzyzaniak JF, Alvarez Nunez FA, Raymond DM, Yalkowsky SH: </w:t>
      </w:r>
      <w:r w:rsidRPr="003610D0">
        <w:rPr>
          <w:b/>
        </w:rPr>
        <w:t>Lysis of human red blood cells. 4. Comparison of in vitro and in vivo hemolysis data.</w:t>
      </w:r>
      <w:r w:rsidRPr="003610D0">
        <w:t xml:space="preserve"> </w:t>
      </w:r>
      <w:r w:rsidRPr="003610D0">
        <w:rPr>
          <w:i/>
        </w:rPr>
        <w:t xml:space="preserve">J Pharm Sci </w:t>
      </w:r>
      <w:r w:rsidRPr="003610D0">
        <w:t xml:space="preserve">1997, </w:t>
      </w:r>
      <w:r w:rsidRPr="003610D0">
        <w:rPr>
          <w:b/>
        </w:rPr>
        <w:t>86:</w:t>
      </w:r>
      <w:r w:rsidRPr="003610D0">
        <w:t>1215-1217.</w:t>
      </w:r>
    </w:p>
    <w:p w14:paraId="5BCAB26F" w14:textId="77777777" w:rsidR="003610D0" w:rsidRPr="003610D0" w:rsidRDefault="003610D0" w:rsidP="003610D0">
      <w:pPr>
        <w:pStyle w:val="EndNoteBibliography"/>
        <w:spacing w:after="0"/>
        <w:ind w:left="720" w:hanging="720"/>
      </w:pPr>
      <w:r w:rsidRPr="003610D0">
        <w:t>47.</w:t>
      </w:r>
      <w:r w:rsidRPr="003610D0">
        <w:tab/>
        <w:t xml:space="preserve">Krzyzaniak JF, Raymond DM, Yalkowsky SH: </w:t>
      </w:r>
      <w:r w:rsidRPr="003610D0">
        <w:rPr>
          <w:b/>
        </w:rPr>
        <w:t>Lysis of human red blood cells 1: Effect of contact time on water induced hemolysis.</w:t>
      </w:r>
      <w:r w:rsidRPr="003610D0">
        <w:t xml:space="preserve"> </w:t>
      </w:r>
      <w:r w:rsidRPr="003610D0">
        <w:rPr>
          <w:i/>
        </w:rPr>
        <w:t xml:space="preserve">PDA J Pharm Sci Technol </w:t>
      </w:r>
      <w:r w:rsidRPr="003610D0">
        <w:t xml:space="preserve">1996, </w:t>
      </w:r>
      <w:r w:rsidRPr="003610D0">
        <w:rPr>
          <w:b/>
        </w:rPr>
        <w:t>50:</w:t>
      </w:r>
      <w:r w:rsidRPr="003610D0">
        <w:t>223-226.</w:t>
      </w:r>
    </w:p>
    <w:p w14:paraId="2D6D0CBE" w14:textId="77777777" w:rsidR="003610D0" w:rsidRPr="003610D0" w:rsidRDefault="003610D0" w:rsidP="003610D0">
      <w:pPr>
        <w:pStyle w:val="EndNoteBibliography"/>
        <w:spacing w:after="0"/>
        <w:ind w:left="720" w:hanging="720"/>
      </w:pPr>
      <w:r w:rsidRPr="003610D0">
        <w:t>48.</w:t>
      </w:r>
      <w:r w:rsidRPr="003610D0">
        <w:tab/>
        <w:t xml:space="preserve">Krzyzaniak JF, Yalkowsky SH: </w:t>
      </w:r>
      <w:r w:rsidRPr="003610D0">
        <w:rPr>
          <w:b/>
        </w:rPr>
        <w:t>Lysis of human red blood cells. 3: Effect of contact time on surfactant-induced hemolysis.</w:t>
      </w:r>
      <w:r w:rsidRPr="003610D0">
        <w:t xml:space="preserve"> </w:t>
      </w:r>
      <w:r w:rsidRPr="003610D0">
        <w:rPr>
          <w:i/>
        </w:rPr>
        <w:t xml:space="preserve">PDA J Pharm Sci Technol </w:t>
      </w:r>
      <w:r w:rsidRPr="003610D0">
        <w:t xml:space="preserve">1998, </w:t>
      </w:r>
      <w:r w:rsidRPr="003610D0">
        <w:rPr>
          <w:b/>
        </w:rPr>
        <w:t>52:</w:t>
      </w:r>
      <w:r w:rsidRPr="003610D0">
        <w:t>66-69.</w:t>
      </w:r>
    </w:p>
    <w:p w14:paraId="3836AFBB" w14:textId="77777777" w:rsidR="003610D0" w:rsidRPr="003610D0" w:rsidRDefault="003610D0" w:rsidP="003610D0">
      <w:pPr>
        <w:pStyle w:val="EndNoteBibliography"/>
        <w:spacing w:after="0"/>
        <w:ind w:left="720" w:hanging="720"/>
      </w:pPr>
      <w:r w:rsidRPr="003610D0">
        <w:t>49.</w:t>
      </w:r>
      <w:r w:rsidRPr="003610D0">
        <w:tab/>
        <w:t xml:space="preserve">Amin K, Dannenfelser RM: </w:t>
      </w:r>
      <w:r w:rsidRPr="003610D0">
        <w:rPr>
          <w:b/>
        </w:rPr>
        <w:t>In vitro hemolysis: guidance for the pharmaceutical scientist.</w:t>
      </w:r>
      <w:r w:rsidRPr="003610D0">
        <w:t xml:space="preserve"> </w:t>
      </w:r>
      <w:r w:rsidRPr="003610D0">
        <w:rPr>
          <w:i/>
        </w:rPr>
        <w:t xml:space="preserve">J Pharm Sci </w:t>
      </w:r>
      <w:r w:rsidRPr="003610D0">
        <w:t xml:space="preserve">2006, </w:t>
      </w:r>
      <w:r w:rsidRPr="003610D0">
        <w:rPr>
          <w:b/>
        </w:rPr>
        <w:t>95:</w:t>
      </w:r>
      <w:r w:rsidRPr="003610D0">
        <w:t>1173-1176.</w:t>
      </w:r>
    </w:p>
    <w:p w14:paraId="5D5C3FF0" w14:textId="77777777" w:rsidR="003610D0" w:rsidRPr="003610D0" w:rsidRDefault="003610D0" w:rsidP="003610D0">
      <w:pPr>
        <w:pStyle w:val="EndNoteBibliography"/>
        <w:spacing w:after="0"/>
        <w:ind w:left="720" w:hanging="720"/>
      </w:pPr>
      <w:r w:rsidRPr="003610D0">
        <w:t>50.</w:t>
      </w:r>
      <w:r w:rsidRPr="003610D0">
        <w:tab/>
        <w:t xml:space="preserve">Szebeni J, Alving CR, Savay S, Barenholz Y, Priev A, Danino D, Talmon Y: </w:t>
      </w:r>
      <w:r w:rsidRPr="003610D0">
        <w:rPr>
          <w:b/>
        </w:rPr>
        <w:t>Formation of complement-activating particles in aqueous solutions of Taxol: possible role in hypersensitivity reactions.</w:t>
      </w:r>
      <w:r w:rsidRPr="003610D0">
        <w:t xml:space="preserve"> </w:t>
      </w:r>
      <w:r w:rsidRPr="003610D0">
        <w:rPr>
          <w:i/>
        </w:rPr>
        <w:t xml:space="preserve">Int Immunopharmacol </w:t>
      </w:r>
      <w:r w:rsidRPr="003610D0">
        <w:t xml:space="preserve">2001, </w:t>
      </w:r>
      <w:r w:rsidRPr="003610D0">
        <w:rPr>
          <w:b/>
        </w:rPr>
        <w:t>1:</w:t>
      </w:r>
      <w:r w:rsidRPr="003610D0">
        <w:t>721-735.</w:t>
      </w:r>
    </w:p>
    <w:p w14:paraId="33538A60" w14:textId="77777777" w:rsidR="003610D0" w:rsidRPr="003610D0" w:rsidRDefault="003610D0" w:rsidP="003610D0">
      <w:pPr>
        <w:pStyle w:val="EndNoteBibliography"/>
        <w:spacing w:after="0"/>
        <w:ind w:left="720" w:hanging="720"/>
      </w:pPr>
      <w:r w:rsidRPr="003610D0">
        <w:t>51.</w:t>
      </w:r>
      <w:r w:rsidRPr="003610D0">
        <w:tab/>
        <w:t xml:space="preserve">Liptrott NJ, Giardiello M, McDonald TO, Rannard SP, Owen A: </w:t>
      </w:r>
      <w:r w:rsidRPr="003610D0">
        <w:rPr>
          <w:b/>
        </w:rPr>
        <w:t>Lack of Interaction of Lopinavir Solid Drug Nanoparticles with Cells of the Immune system.</w:t>
      </w:r>
      <w:r w:rsidRPr="003610D0">
        <w:t xml:space="preserve"> </w:t>
      </w:r>
      <w:r w:rsidRPr="003610D0">
        <w:rPr>
          <w:i/>
        </w:rPr>
        <w:t xml:space="preserve">Nanotoxicology </w:t>
      </w:r>
      <w:r w:rsidRPr="003610D0">
        <w:t xml:space="preserve">2017, </w:t>
      </w:r>
      <w:r w:rsidRPr="003610D0">
        <w:rPr>
          <w:b/>
        </w:rPr>
        <w:t>Submitted</w:t>
      </w:r>
      <w:r w:rsidRPr="003610D0">
        <w:t>.</w:t>
      </w:r>
    </w:p>
    <w:p w14:paraId="6A88F107" w14:textId="77777777" w:rsidR="003610D0" w:rsidRPr="003610D0" w:rsidRDefault="003610D0" w:rsidP="003610D0">
      <w:pPr>
        <w:pStyle w:val="EndNoteBibliography"/>
        <w:spacing w:after="0"/>
        <w:ind w:left="720" w:hanging="720"/>
      </w:pPr>
      <w:r w:rsidRPr="003610D0">
        <w:t>52.</w:t>
      </w:r>
      <w:r w:rsidRPr="003610D0">
        <w:tab/>
        <w:t xml:space="preserve">Dobrovolskaia MA, Clogston JD, Neun BW, Hall JB, Patri AK, McNeil SE: </w:t>
      </w:r>
      <w:r w:rsidRPr="003610D0">
        <w:rPr>
          <w:b/>
        </w:rPr>
        <w:t>Method for analysis of nanoparticle hemolytic properties in vitro.</w:t>
      </w:r>
      <w:r w:rsidRPr="003610D0">
        <w:t xml:space="preserve"> </w:t>
      </w:r>
      <w:r w:rsidRPr="003610D0">
        <w:rPr>
          <w:i/>
        </w:rPr>
        <w:t xml:space="preserve">Nano Letters </w:t>
      </w:r>
      <w:r w:rsidRPr="003610D0">
        <w:t xml:space="preserve">2008, </w:t>
      </w:r>
      <w:r w:rsidRPr="003610D0">
        <w:rPr>
          <w:b/>
        </w:rPr>
        <w:t>8:</w:t>
      </w:r>
      <w:r w:rsidRPr="003610D0">
        <w:t>2180-2187.</w:t>
      </w:r>
    </w:p>
    <w:p w14:paraId="7F09560E" w14:textId="77777777" w:rsidR="003610D0" w:rsidRPr="003610D0" w:rsidRDefault="003610D0" w:rsidP="003610D0">
      <w:pPr>
        <w:pStyle w:val="EndNoteBibliography"/>
        <w:spacing w:after="0"/>
        <w:ind w:left="720" w:hanging="720"/>
      </w:pPr>
      <w:r w:rsidRPr="003610D0">
        <w:t>53.</w:t>
      </w:r>
      <w:r w:rsidRPr="003610D0">
        <w:tab/>
        <w:t xml:space="preserve">Bento CA, Hygino J, Andrade RM, Saramago CS, Silva RG, Silva AA, Linhares UC, Brindeiro R, Tanuri A, Rosenzwajg M, et al: </w:t>
      </w:r>
      <w:r w:rsidRPr="003610D0">
        <w:rPr>
          <w:b/>
        </w:rPr>
        <w:t>IL-10-secreting T cells from HIV-infected pregnant women downregulate HIV-1 replication: effect enhanced by antiretroviral treatment.</w:t>
      </w:r>
      <w:r w:rsidRPr="003610D0">
        <w:t xml:space="preserve"> </w:t>
      </w:r>
      <w:r w:rsidRPr="003610D0">
        <w:rPr>
          <w:i/>
        </w:rPr>
        <w:t xml:space="preserve">AIDS </w:t>
      </w:r>
      <w:r w:rsidRPr="003610D0">
        <w:t xml:space="preserve">2009, </w:t>
      </w:r>
      <w:r w:rsidRPr="003610D0">
        <w:rPr>
          <w:b/>
        </w:rPr>
        <w:t>23:</w:t>
      </w:r>
      <w:r w:rsidRPr="003610D0">
        <w:t>9-18.</w:t>
      </w:r>
    </w:p>
    <w:p w14:paraId="2525E6F9" w14:textId="77777777" w:rsidR="003610D0" w:rsidRPr="003610D0" w:rsidRDefault="003610D0" w:rsidP="003610D0">
      <w:pPr>
        <w:pStyle w:val="EndNoteBibliography"/>
        <w:spacing w:after="0"/>
        <w:ind w:left="720" w:hanging="720"/>
      </w:pPr>
      <w:r w:rsidRPr="003610D0">
        <w:t>54.</w:t>
      </w:r>
      <w:r w:rsidRPr="003610D0">
        <w:tab/>
        <w:t xml:space="preserve">Nelson BH: </w:t>
      </w:r>
      <w:r w:rsidRPr="003610D0">
        <w:rPr>
          <w:b/>
        </w:rPr>
        <w:t>IL-2, regulatory T cells, and tolerance.</w:t>
      </w:r>
      <w:r w:rsidRPr="003610D0">
        <w:t xml:space="preserve"> </w:t>
      </w:r>
      <w:r w:rsidRPr="003610D0">
        <w:rPr>
          <w:i/>
        </w:rPr>
        <w:t xml:space="preserve">J Immunol </w:t>
      </w:r>
      <w:r w:rsidRPr="003610D0">
        <w:t xml:space="preserve">2004, </w:t>
      </w:r>
      <w:r w:rsidRPr="003610D0">
        <w:rPr>
          <w:b/>
        </w:rPr>
        <w:t>172:</w:t>
      </w:r>
      <w:r w:rsidRPr="003610D0">
        <w:t>3983-3988.</w:t>
      </w:r>
    </w:p>
    <w:p w14:paraId="4D5DDEEA" w14:textId="77777777" w:rsidR="003610D0" w:rsidRPr="003610D0" w:rsidRDefault="003610D0" w:rsidP="003610D0">
      <w:pPr>
        <w:pStyle w:val="EndNoteBibliography"/>
        <w:spacing w:after="0"/>
        <w:ind w:left="720" w:hanging="720"/>
      </w:pPr>
      <w:r w:rsidRPr="003610D0">
        <w:t>55.</w:t>
      </w:r>
      <w:r w:rsidRPr="003610D0">
        <w:tab/>
        <w:t xml:space="preserve">Stybayeva G, Kairova M, Ramanculov E, Simonian AL, Revzin A: </w:t>
      </w:r>
      <w:r w:rsidRPr="003610D0">
        <w:rPr>
          <w:b/>
        </w:rPr>
        <w:t>Detecting interferon-gamma release from human CD4 T-cells using surface plasmon resonance.</w:t>
      </w:r>
      <w:r w:rsidRPr="003610D0">
        <w:t xml:space="preserve"> </w:t>
      </w:r>
      <w:r w:rsidRPr="003610D0">
        <w:rPr>
          <w:i/>
        </w:rPr>
        <w:t xml:space="preserve">Colloids Surf B Biointerfaces </w:t>
      </w:r>
      <w:r w:rsidRPr="003610D0">
        <w:t xml:space="preserve">2010, </w:t>
      </w:r>
      <w:r w:rsidRPr="003610D0">
        <w:rPr>
          <w:b/>
        </w:rPr>
        <w:t>80:</w:t>
      </w:r>
      <w:r w:rsidRPr="003610D0">
        <w:t>251-255.</w:t>
      </w:r>
    </w:p>
    <w:p w14:paraId="53FC7B15" w14:textId="77777777" w:rsidR="003610D0" w:rsidRPr="003610D0" w:rsidRDefault="003610D0" w:rsidP="003610D0">
      <w:pPr>
        <w:pStyle w:val="EndNoteBibliography"/>
        <w:spacing w:after="0"/>
        <w:ind w:left="720" w:hanging="720"/>
      </w:pPr>
      <w:r w:rsidRPr="003610D0">
        <w:t>56.</w:t>
      </w:r>
      <w:r w:rsidRPr="003610D0">
        <w:tab/>
        <w:t xml:space="preserve">Diveu C, McGeachy MJ, Boniface K, Stumhofer JS, Sathe M, Joyce-Shaikh B, Chen Y, Tato CM, McClanahan TK, de Waal Malefyt R, et al: </w:t>
      </w:r>
      <w:r w:rsidRPr="003610D0">
        <w:rPr>
          <w:b/>
        </w:rPr>
        <w:t>IL-27 blocks RORc expression to inhibit lineage commitment of Th17 cells.</w:t>
      </w:r>
      <w:r w:rsidRPr="003610D0">
        <w:t xml:space="preserve"> </w:t>
      </w:r>
      <w:r w:rsidRPr="003610D0">
        <w:rPr>
          <w:i/>
        </w:rPr>
        <w:t xml:space="preserve">J Immunol </w:t>
      </w:r>
      <w:r w:rsidRPr="003610D0">
        <w:t xml:space="preserve">2009, </w:t>
      </w:r>
      <w:r w:rsidRPr="003610D0">
        <w:rPr>
          <w:b/>
        </w:rPr>
        <w:t>182:</w:t>
      </w:r>
      <w:r w:rsidRPr="003610D0">
        <w:t>5748-5756.</w:t>
      </w:r>
    </w:p>
    <w:p w14:paraId="4DCDFE2F" w14:textId="77777777" w:rsidR="003610D0" w:rsidRPr="003610D0" w:rsidRDefault="003610D0" w:rsidP="003610D0">
      <w:pPr>
        <w:pStyle w:val="EndNoteBibliography"/>
        <w:spacing w:after="0"/>
        <w:ind w:left="720" w:hanging="720"/>
      </w:pPr>
      <w:r w:rsidRPr="003610D0">
        <w:lastRenderedPageBreak/>
        <w:t>57.</w:t>
      </w:r>
      <w:r w:rsidRPr="003610D0">
        <w:tab/>
        <w:t xml:space="preserve">Duraisingham SS, Hornig J, Gotch F, Patterson S: </w:t>
      </w:r>
      <w:r w:rsidRPr="003610D0">
        <w:rPr>
          <w:b/>
        </w:rPr>
        <w:t>TLR-stimulated CD34 stem cell-derived human skin-like and monocyte-derived dendritic cells fail to induce Th17 polarization of naive T cells but do stimulate Th1 and Th17 memory responses.</w:t>
      </w:r>
      <w:r w:rsidRPr="003610D0">
        <w:t xml:space="preserve"> </w:t>
      </w:r>
      <w:r w:rsidRPr="003610D0">
        <w:rPr>
          <w:i/>
        </w:rPr>
        <w:t xml:space="preserve">J Immunol </w:t>
      </w:r>
      <w:r w:rsidRPr="003610D0">
        <w:t xml:space="preserve">2009, </w:t>
      </w:r>
      <w:r w:rsidRPr="003610D0">
        <w:rPr>
          <w:b/>
        </w:rPr>
        <w:t>183:</w:t>
      </w:r>
      <w:r w:rsidRPr="003610D0">
        <w:t>2242-2251.</w:t>
      </w:r>
    </w:p>
    <w:p w14:paraId="1F376714" w14:textId="77777777" w:rsidR="003610D0" w:rsidRPr="003610D0" w:rsidRDefault="003610D0" w:rsidP="003610D0">
      <w:pPr>
        <w:pStyle w:val="EndNoteBibliography"/>
        <w:spacing w:after="0"/>
        <w:ind w:left="720" w:hanging="720"/>
      </w:pPr>
      <w:r w:rsidRPr="003610D0">
        <w:t>58.</w:t>
      </w:r>
      <w:r w:rsidRPr="003610D0">
        <w:tab/>
        <w:t xml:space="preserve">Sattler A, Wagner U, Rossol M, Sieper J, Wu P, Krause A, Schmidt WA, Radmer S, Kohler S, Romagnani C, Thiel A: </w:t>
      </w:r>
      <w:r w:rsidRPr="003610D0">
        <w:rPr>
          <w:b/>
        </w:rPr>
        <w:t>Cytokine-induced human IFN-gamma-secreting effector-memory Th cells in chronic autoimmune inflammation.</w:t>
      </w:r>
      <w:r w:rsidRPr="003610D0">
        <w:t xml:space="preserve"> </w:t>
      </w:r>
      <w:r w:rsidRPr="003610D0">
        <w:rPr>
          <w:i/>
        </w:rPr>
        <w:t xml:space="preserve">Blood </w:t>
      </w:r>
      <w:r w:rsidRPr="003610D0">
        <w:t xml:space="preserve">2009, </w:t>
      </w:r>
      <w:r w:rsidRPr="003610D0">
        <w:rPr>
          <w:b/>
        </w:rPr>
        <w:t>113:</w:t>
      </w:r>
      <w:r w:rsidRPr="003610D0">
        <w:t>1948-1956.</w:t>
      </w:r>
    </w:p>
    <w:p w14:paraId="1B0DA73B" w14:textId="77777777" w:rsidR="003610D0" w:rsidRPr="003610D0" w:rsidRDefault="003610D0" w:rsidP="003610D0">
      <w:pPr>
        <w:pStyle w:val="EndNoteBibliography"/>
        <w:spacing w:after="0"/>
        <w:ind w:left="720" w:hanging="720"/>
      </w:pPr>
      <w:r w:rsidRPr="003610D0">
        <w:t>59.</w:t>
      </w:r>
      <w:r w:rsidRPr="003610D0">
        <w:tab/>
        <w:t xml:space="preserve">dos Santos DC, Neves PC, Azeredo EL, Pelajo-Machado M, Martinho JM, Pacheco-Moreira LF, Araujo CC, Cruz OG, de Oliveira JM, Pinto MA: </w:t>
      </w:r>
      <w:r w:rsidRPr="003610D0">
        <w:rPr>
          <w:b/>
        </w:rPr>
        <w:t>Activated lymphocytes and high liver expression of IFN-gamma are associated with fulminant hepatic failure in patients.</w:t>
      </w:r>
      <w:r w:rsidRPr="003610D0">
        <w:t xml:space="preserve"> </w:t>
      </w:r>
      <w:r w:rsidRPr="003610D0">
        <w:rPr>
          <w:i/>
        </w:rPr>
        <w:t xml:space="preserve">Liver Int </w:t>
      </w:r>
      <w:r w:rsidRPr="003610D0">
        <w:t xml:space="preserve">2012, </w:t>
      </w:r>
      <w:r w:rsidRPr="003610D0">
        <w:rPr>
          <w:b/>
        </w:rPr>
        <w:t>32:</w:t>
      </w:r>
      <w:r w:rsidRPr="003610D0">
        <w:t>147-157.</w:t>
      </w:r>
    </w:p>
    <w:p w14:paraId="26602BC8" w14:textId="77777777" w:rsidR="003610D0" w:rsidRPr="003610D0" w:rsidRDefault="003610D0" w:rsidP="003610D0">
      <w:pPr>
        <w:pStyle w:val="EndNoteBibliography"/>
        <w:spacing w:after="0"/>
        <w:ind w:left="720" w:hanging="720"/>
      </w:pPr>
      <w:r w:rsidRPr="003610D0">
        <w:t>60.</w:t>
      </w:r>
      <w:r w:rsidRPr="003610D0">
        <w:tab/>
        <w:t xml:space="preserve">Hosono M, de Boer OJ, van der Wal AC, van der Loos CM, Teeling P, Piek JJ, Ueda M, Becker AE: </w:t>
      </w:r>
      <w:r w:rsidRPr="003610D0">
        <w:rPr>
          <w:b/>
        </w:rPr>
        <w:t>Increased expression of T cell activation markers (CD25, CD26, CD40L and CD69) in atherectomy specimens of patients with unstable angina and acute myocardial infarction.</w:t>
      </w:r>
      <w:r w:rsidRPr="003610D0">
        <w:t xml:space="preserve"> </w:t>
      </w:r>
      <w:r w:rsidRPr="003610D0">
        <w:rPr>
          <w:i/>
        </w:rPr>
        <w:t xml:space="preserve">Atherosclerosis </w:t>
      </w:r>
      <w:r w:rsidRPr="003610D0">
        <w:t xml:space="preserve">2003, </w:t>
      </w:r>
      <w:r w:rsidRPr="003610D0">
        <w:rPr>
          <w:b/>
        </w:rPr>
        <w:t>168:</w:t>
      </w:r>
      <w:r w:rsidRPr="003610D0">
        <w:t>73-80.</w:t>
      </w:r>
    </w:p>
    <w:p w14:paraId="06D3B816" w14:textId="77777777" w:rsidR="003610D0" w:rsidRPr="003610D0" w:rsidRDefault="003610D0" w:rsidP="003610D0">
      <w:pPr>
        <w:pStyle w:val="EndNoteBibliography"/>
        <w:spacing w:after="0"/>
        <w:ind w:left="720" w:hanging="720"/>
      </w:pPr>
      <w:r w:rsidRPr="003610D0">
        <w:t>61.</w:t>
      </w:r>
      <w:r w:rsidRPr="003610D0">
        <w:tab/>
        <w:t xml:space="preserve">Mitchell DM, Williams MA: </w:t>
      </w:r>
      <w:r w:rsidRPr="003610D0">
        <w:rPr>
          <w:b/>
        </w:rPr>
        <w:t>An activation marker finds a function.</w:t>
      </w:r>
      <w:r w:rsidRPr="003610D0">
        <w:t xml:space="preserve"> </w:t>
      </w:r>
      <w:r w:rsidRPr="003610D0">
        <w:rPr>
          <w:i/>
        </w:rPr>
        <w:t xml:space="preserve">Immunity </w:t>
      </w:r>
      <w:r w:rsidRPr="003610D0">
        <w:t xml:space="preserve">2010, </w:t>
      </w:r>
      <w:r w:rsidRPr="003610D0">
        <w:rPr>
          <w:b/>
        </w:rPr>
        <w:t>32:</w:t>
      </w:r>
      <w:r w:rsidRPr="003610D0">
        <w:t>9-11.</w:t>
      </w:r>
    </w:p>
    <w:p w14:paraId="039688CD" w14:textId="77777777" w:rsidR="003610D0" w:rsidRPr="003610D0" w:rsidRDefault="003610D0" w:rsidP="003610D0">
      <w:pPr>
        <w:pStyle w:val="EndNoteBibliography"/>
        <w:ind w:left="720" w:hanging="720"/>
      </w:pPr>
      <w:r w:rsidRPr="003610D0">
        <w:t>62.</w:t>
      </w:r>
      <w:r w:rsidRPr="003610D0">
        <w:tab/>
        <w:t xml:space="preserve">Pawlowska J, Smolenska Z, Daca A, Witkowski JM, Bryl E: </w:t>
      </w:r>
      <w:r w:rsidRPr="003610D0">
        <w:rPr>
          <w:b/>
        </w:rPr>
        <w:t>Older age of rheumatoid arthritis onset is associated with higher activation status of peripheral blood CD4(+) T cells and disease activity.</w:t>
      </w:r>
      <w:r w:rsidRPr="003610D0">
        <w:t xml:space="preserve"> </w:t>
      </w:r>
      <w:r w:rsidRPr="003610D0">
        <w:rPr>
          <w:i/>
        </w:rPr>
        <w:t xml:space="preserve">Clin Exp Immunol </w:t>
      </w:r>
      <w:r w:rsidRPr="003610D0">
        <w:t xml:space="preserve">2011, </w:t>
      </w:r>
      <w:r w:rsidRPr="003610D0">
        <w:rPr>
          <w:b/>
        </w:rPr>
        <w:t>163:</w:t>
      </w:r>
      <w:r w:rsidRPr="003610D0">
        <w:t>157-164.</w:t>
      </w:r>
    </w:p>
    <w:p w14:paraId="559E91B0" w14:textId="6592DBBB" w:rsidR="00496D78" w:rsidRPr="00EF660C" w:rsidRDefault="009E413E" w:rsidP="009A6E00">
      <w:pPr>
        <w:spacing w:line="480" w:lineRule="auto"/>
        <w:jc w:val="both"/>
      </w:pPr>
      <w:r w:rsidRPr="00EF660C">
        <w:fldChar w:fldCharType="end"/>
      </w:r>
    </w:p>
    <w:sectPr w:rsidR="00496D78" w:rsidRPr="00EF660C" w:rsidSect="00762CD3">
      <w:headerReference w:type="default" r:id="rId1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967E8A" w14:textId="77777777" w:rsidR="00576AC4" w:rsidRDefault="00576AC4" w:rsidP="00762CD3">
      <w:pPr>
        <w:spacing w:after="0" w:line="240" w:lineRule="auto"/>
      </w:pPr>
      <w:r>
        <w:separator/>
      </w:r>
    </w:p>
  </w:endnote>
  <w:endnote w:type="continuationSeparator" w:id="0">
    <w:p w14:paraId="77FB023D" w14:textId="77777777" w:rsidR="00576AC4" w:rsidRDefault="00576AC4" w:rsidP="00762C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A6E5E2" w14:textId="77777777" w:rsidR="00576AC4" w:rsidRDefault="00576AC4" w:rsidP="00762CD3">
      <w:pPr>
        <w:spacing w:after="0" w:line="240" w:lineRule="auto"/>
      </w:pPr>
      <w:r>
        <w:separator/>
      </w:r>
    </w:p>
  </w:footnote>
  <w:footnote w:type="continuationSeparator" w:id="0">
    <w:p w14:paraId="7A71429A" w14:textId="77777777" w:rsidR="00576AC4" w:rsidRDefault="00576AC4" w:rsidP="00762CD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6148034"/>
      <w:docPartObj>
        <w:docPartGallery w:val="Page Numbers (Top of Page)"/>
        <w:docPartUnique/>
      </w:docPartObj>
    </w:sdtPr>
    <w:sdtEndPr>
      <w:rPr>
        <w:noProof/>
      </w:rPr>
    </w:sdtEndPr>
    <w:sdtContent>
      <w:p w14:paraId="03DC7580" w14:textId="50AEC799" w:rsidR="008C4F2A" w:rsidRDefault="008C4F2A">
        <w:pPr>
          <w:pStyle w:val="Header"/>
          <w:jc w:val="right"/>
        </w:pPr>
        <w:r>
          <w:fldChar w:fldCharType="begin"/>
        </w:r>
        <w:r>
          <w:instrText xml:space="preserve"> PAGE   \* MERGEFORMAT </w:instrText>
        </w:r>
        <w:r>
          <w:fldChar w:fldCharType="separate"/>
        </w:r>
        <w:r w:rsidR="000E689B">
          <w:rPr>
            <w:noProof/>
          </w:rPr>
          <w:t>25</w:t>
        </w:r>
        <w:r>
          <w:rPr>
            <w:noProof/>
          </w:rPr>
          <w:fldChar w:fldCharType="end"/>
        </w:r>
      </w:p>
    </w:sdtContent>
  </w:sdt>
  <w:p w14:paraId="3B9459C3" w14:textId="77777777" w:rsidR="008C4F2A" w:rsidRDefault="008C4F2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Med Centr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90e9eea0ets6eexpaxs5zrt0t0zs99spre&quot;&gt;EFV SDN immunotox&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record-ids&gt;&lt;/item&gt;&lt;/Libraries&gt;"/>
  </w:docVars>
  <w:rsids>
    <w:rsidRoot w:val="00496D78"/>
    <w:rsid w:val="00036A65"/>
    <w:rsid w:val="00046EF7"/>
    <w:rsid w:val="00054063"/>
    <w:rsid w:val="000547D1"/>
    <w:rsid w:val="00056F1E"/>
    <w:rsid w:val="0005731E"/>
    <w:rsid w:val="00070DAC"/>
    <w:rsid w:val="00075503"/>
    <w:rsid w:val="0007600B"/>
    <w:rsid w:val="00080824"/>
    <w:rsid w:val="00083001"/>
    <w:rsid w:val="00085A69"/>
    <w:rsid w:val="00090F6D"/>
    <w:rsid w:val="000953FA"/>
    <w:rsid w:val="000A60D7"/>
    <w:rsid w:val="000B0FCC"/>
    <w:rsid w:val="000B42B6"/>
    <w:rsid w:val="000C6F45"/>
    <w:rsid w:val="000E2104"/>
    <w:rsid w:val="000E689B"/>
    <w:rsid w:val="000F4C0A"/>
    <w:rsid w:val="001107E8"/>
    <w:rsid w:val="001201BC"/>
    <w:rsid w:val="00131D99"/>
    <w:rsid w:val="00142C37"/>
    <w:rsid w:val="001464F5"/>
    <w:rsid w:val="00160AFE"/>
    <w:rsid w:val="00163366"/>
    <w:rsid w:val="00165F5E"/>
    <w:rsid w:val="00167796"/>
    <w:rsid w:val="001720FA"/>
    <w:rsid w:val="00182316"/>
    <w:rsid w:val="0018602C"/>
    <w:rsid w:val="00187D33"/>
    <w:rsid w:val="00196439"/>
    <w:rsid w:val="001B47FB"/>
    <w:rsid w:val="001B68C1"/>
    <w:rsid w:val="001C0F6E"/>
    <w:rsid w:val="001C54FB"/>
    <w:rsid w:val="001C5CC3"/>
    <w:rsid w:val="001C7A66"/>
    <w:rsid w:val="001D3357"/>
    <w:rsid w:val="001D499A"/>
    <w:rsid w:val="001E0DFC"/>
    <w:rsid w:val="001E2D42"/>
    <w:rsid w:val="001E30BC"/>
    <w:rsid w:val="001F5BE3"/>
    <w:rsid w:val="00207899"/>
    <w:rsid w:val="00220F13"/>
    <w:rsid w:val="00224C20"/>
    <w:rsid w:val="00262D60"/>
    <w:rsid w:val="00270E3C"/>
    <w:rsid w:val="00276FB6"/>
    <w:rsid w:val="00292229"/>
    <w:rsid w:val="002942BA"/>
    <w:rsid w:val="002B363F"/>
    <w:rsid w:val="002B558F"/>
    <w:rsid w:val="002C4356"/>
    <w:rsid w:val="002E4C92"/>
    <w:rsid w:val="002E62D6"/>
    <w:rsid w:val="002F2F22"/>
    <w:rsid w:val="00303D7D"/>
    <w:rsid w:val="0031129F"/>
    <w:rsid w:val="00311D57"/>
    <w:rsid w:val="00315B4E"/>
    <w:rsid w:val="0033158A"/>
    <w:rsid w:val="00333AC9"/>
    <w:rsid w:val="003349FB"/>
    <w:rsid w:val="00340628"/>
    <w:rsid w:val="00345E05"/>
    <w:rsid w:val="00351421"/>
    <w:rsid w:val="00353328"/>
    <w:rsid w:val="003610D0"/>
    <w:rsid w:val="00367009"/>
    <w:rsid w:val="00373353"/>
    <w:rsid w:val="00375860"/>
    <w:rsid w:val="0037709D"/>
    <w:rsid w:val="00393EA2"/>
    <w:rsid w:val="003A304B"/>
    <w:rsid w:val="003D12E0"/>
    <w:rsid w:val="003D3270"/>
    <w:rsid w:val="00405FED"/>
    <w:rsid w:val="0041066C"/>
    <w:rsid w:val="00411A65"/>
    <w:rsid w:val="00414522"/>
    <w:rsid w:val="00420F78"/>
    <w:rsid w:val="00422D5D"/>
    <w:rsid w:val="0042318B"/>
    <w:rsid w:val="00427467"/>
    <w:rsid w:val="00427E9F"/>
    <w:rsid w:val="004419BC"/>
    <w:rsid w:val="0045218C"/>
    <w:rsid w:val="00457224"/>
    <w:rsid w:val="00463497"/>
    <w:rsid w:val="004710B7"/>
    <w:rsid w:val="00473B64"/>
    <w:rsid w:val="00473FEB"/>
    <w:rsid w:val="0048550D"/>
    <w:rsid w:val="00485662"/>
    <w:rsid w:val="00491798"/>
    <w:rsid w:val="00492FB3"/>
    <w:rsid w:val="0049502A"/>
    <w:rsid w:val="00496D78"/>
    <w:rsid w:val="00497F6F"/>
    <w:rsid w:val="004A69E6"/>
    <w:rsid w:val="004B1607"/>
    <w:rsid w:val="004B1ED0"/>
    <w:rsid w:val="004B2158"/>
    <w:rsid w:val="004B2212"/>
    <w:rsid w:val="004C6198"/>
    <w:rsid w:val="004D14AA"/>
    <w:rsid w:val="004D1AAE"/>
    <w:rsid w:val="004D2B3E"/>
    <w:rsid w:val="004D4C7B"/>
    <w:rsid w:val="004D65C0"/>
    <w:rsid w:val="004E1129"/>
    <w:rsid w:val="004E138F"/>
    <w:rsid w:val="00502579"/>
    <w:rsid w:val="0057012C"/>
    <w:rsid w:val="00576AC4"/>
    <w:rsid w:val="00584EFF"/>
    <w:rsid w:val="005967F4"/>
    <w:rsid w:val="005A1BD2"/>
    <w:rsid w:val="005B0966"/>
    <w:rsid w:val="005B1800"/>
    <w:rsid w:val="005C20FB"/>
    <w:rsid w:val="005C6D59"/>
    <w:rsid w:val="005D6F99"/>
    <w:rsid w:val="005E24BC"/>
    <w:rsid w:val="005E6F70"/>
    <w:rsid w:val="00603B5B"/>
    <w:rsid w:val="006077A9"/>
    <w:rsid w:val="006160BD"/>
    <w:rsid w:val="006240DE"/>
    <w:rsid w:val="0062453B"/>
    <w:rsid w:val="00634B8C"/>
    <w:rsid w:val="00636A0A"/>
    <w:rsid w:val="00640080"/>
    <w:rsid w:val="00640FA3"/>
    <w:rsid w:val="00651F73"/>
    <w:rsid w:val="00684261"/>
    <w:rsid w:val="006842C4"/>
    <w:rsid w:val="00694728"/>
    <w:rsid w:val="00695CF6"/>
    <w:rsid w:val="006A044C"/>
    <w:rsid w:val="006A0CAB"/>
    <w:rsid w:val="006A5181"/>
    <w:rsid w:val="006A5B51"/>
    <w:rsid w:val="006B0B19"/>
    <w:rsid w:val="006B0F33"/>
    <w:rsid w:val="006B3FFB"/>
    <w:rsid w:val="006E7130"/>
    <w:rsid w:val="006F2427"/>
    <w:rsid w:val="006F51B2"/>
    <w:rsid w:val="007028FA"/>
    <w:rsid w:val="00706CC1"/>
    <w:rsid w:val="00712407"/>
    <w:rsid w:val="007139FD"/>
    <w:rsid w:val="00716256"/>
    <w:rsid w:val="00725F1F"/>
    <w:rsid w:val="00751F22"/>
    <w:rsid w:val="00755C37"/>
    <w:rsid w:val="00762CD3"/>
    <w:rsid w:val="0076327D"/>
    <w:rsid w:val="00766098"/>
    <w:rsid w:val="007718F4"/>
    <w:rsid w:val="00771F82"/>
    <w:rsid w:val="00796C2B"/>
    <w:rsid w:val="007A15AE"/>
    <w:rsid w:val="007A50CE"/>
    <w:rsid w:val="007C0DAD"/>
    <w:rsid w:val="007C3A79"/>
    <w:rsid w:val="007C4036"/>
    <w:rsid w:val="007D1D23"/>
    <w:rsid w:val="007D2EEC"/>
    <w:rsid w:val="007D5D0D"/>
    <w:rsid w:val="007F3800"/>
    <w:rsid w:val="007F43E0"/>
    <w:rsid w:val="00800175"/>
    <w:rsid w:val="00805BF3"/>
    <w:rsid w:val="00821901"/>
    <w:rsid w:val="00822473"/>
    <w:rsid w:val="00824509"/>
    <w:rsid w:val="00831AAD"/>
    <w:rsid w:val="0084596F"/>
    <w:rsid w:val="008461F8"/>
    <w:rsid w:val="00847FA7"/>
    <w:rsid w:val="00852997"/>
    <w:rsid w:val="0085475D"/>
    <w:rsid w:val="00865D7B"/>
    <w:rsid w:val="00875FC8"/>
    <w:rsid w:val="008862CD"/>
    <w:rsid w:val="00891287"/>
    <w:rsid w:val="00892781"/>
    <w:rsid w:val="00893D3A"/>
    <w:rsid w:val="008A4029"/>
    <w:rsid w:val="008A596C"/>
    <w:rsid w:val="008C421E"/>
    <w:rsid w:val="008C4F2A"/>
    <w:rsid w:val="008C6CA1"/>
    <w:rsid w:val="008C7F42"/>
    <w:rsid w:val="008D2FB0"/>
    <w:rsid w:val="008D568B"/>
    <w:rsid w:val="008E008B"/>
    <w:rsid w:val="008F30C9"/>
    <w:rsid w:val="008F38E8"/>
    <w:rsid w:val="00900926"/>
    <w:rsid w:val="009076FB"/>
    <w:rsid w:val="009121D7"/>
    <w:rsid w:val="009227F6"/>
    <w:rsid w:val="00932BC2"/>
    <w:rsid w:val="00933867"/>
    <w:rsid w:val="00940AEC"/>
    <w:rsid w:val="00946F57"/>
    <w:rsid w:val="009478DF"/>
    <w:rsid w:val="00950DD2"/>
    <w:rsid w:val="00953F32"/>
    <w:rsid w:val="0097176A"/>
    <w:rsid w:val="00972C31"/>
    <w:rsid w:val="00983297"/>
    <w:rsid w:val="009A26D7"/>
    <w:rsid w:val="009A33CC"/>
    <w:rsid w:val="009A41F5"/>
    <w:rsid w:val="009A6E00"/>
    <w:rsid w:val="009B1053"/>
    <w:rsid w:val="009B1059"/>
    <w:rsid w:val="009B2DB3"/>
    <w:rsid w:val="009B3126"/>
    <w:rsid w:val="009B3CFE"/>
    <w:rsid w:val="009C2A5D"/>
    <w:rsid w:val="009C5DE3"/>
    <w:rsid w:val="009C685F"/>
    <w:rsid w:val="009C6AB3"/>
    <w:rsid w:val="009C74BC"/>
    <w:rsid w:val="009D17C1"/>
    <w:rsid w:val="009D7F13"/>
    <w:rsid w:val="009E413E"/>
    <w:rsid w:val="009E6C0B"/>
    <w:rsid w:val="00A0412A"/>
    <w:rsid w:val="00A157D5"/>
    <w:rsid w:val="00A17143"/>
    <w:rsid w:val="00A21669"/>
    <w:rsid w:val="00A22D10"/>
    <w:rsid w:val="00A232EA"/>
    <w:rsid w:val="00A24AA3"/>
    <w:rsid w:val="00A271A4"/>
    <w:rsid w:val="00A2730E"/>
    <w:rsid w:val="00A27AC1"/>
    <w:rsid w:val="00A37BB3"/>
    <w:rsid w:val="00A43A93"/>
    <w:rsid w:val="00A5041E"/>
    <w:rsid w:val="00A55298"/>
    <w:rsid w:val="00A55BB7"/>
    <w:rsid w:val="00A8474F"/>
    <w:rsid w:val="00A939DC"/>
    <w:rsid w:val="00A93C61"/>
    <w:rsid w:val="00A940D5"/>
    <w:rsid w:val="00A97740"/>
    <w:rsid w:val="00AA2119"/>
    <w:rsid w:val="00AA3775"/>
    <w:rsid w:val="00AA545E"/>
    <w:rsid w:val="00AC0B33"/>
    <w:rsid w:val="00AC157A"/>
    <w:rsid w:val="00AD6C9A"/>
    <w:rsid w:val="00AD7568"/>
    <w:rsid w:val="00AD79A8"/>
    <w:rsid w:val="00AE07AD"/>
    <w:rsid w:val="00AE6DB8"/>
    <w:rsid w:val="00AF1406"/>
    <w:rsid w:val="00AF3724"/>
    <w:rsid w:val="00AF4F91"/>
    <w:rsid w:val="00B01D27"/>
    <w:rsid w:val="00B11BAA"/>
    <w:rsid w:val="00B17457"/>
    <w:rsid w:val="00B17BE6"/>
    <w:rsid w:val="00B277D0"/>
    <w:rsid w:val="00B43D6E"/>
    <w:rsid w:val="00B44AF1"/>
    <w:rsid w:val="00B55252"/>
    <w:rsid w:val="00B56694"/>
    <w:rsid w:val="00B60A6E"/>
    <w:rsid w:val="00B73403"/>
    <w:rsid w:val="00B906E0"/>
    <w:rsid w:val="00BA0268"/>
    <w:rsid w:val="00BD32FE"/>
    <w:rsid w:val="00BD4A26"/>
    <w:rsid w:val="00BD75C4"/>
    <w:rsid w:val="00BE1FEC"/>
    <w:rsid w:val="00BE26C5"/>
    <w:rsid w:val="00BF061F"/>
    <w:rsid w:val="00C017F0"/>
    <w:rsid w:val="00C04A72"/>
    <w:rsid w:val="00C05FF0"/>
    <w:rsid w:val="00C1787F"/>
    <w:rsid w:val="00C21D5B"/>
    <w:rsid w:val="00C231FA"/>
    <w:rsid w:val="00C3762C"/>
    <w:rsid w:val="00C458B6"/>
    <w:rsid w:val="00C57AB3"/>
    <w:rsid w:val="00C63112"/>
    <w:rsid w:val="00C648BA"/>
    <w:rsid w:val="00C73CD5"/>
    <w:rsid w:val="00C778A4"/>
    <w:rsid w:val="00C80265"/>
    <w:rsid w:val="00C85694"/>
    <w:rsid w:val="00C87B96"/>
    <w:rsid w:val="00C926BF"/>
    <w:rsid w:val="00C94EF9"/>
    <w:rsid w:val="00C96DF6"/>
    <w:rsid w:val="00CA7CF0"/>
    <w:rsid w:val="00CC4EF5"/>
    <w:rsid w:val="00CD717B"/>
    <w:rsid w:val="00CF5FAF"/>
    <w:rsid w:val="00CF61DE"/>
    <w:rsid w:val="00D02964"/>
    <w:rsid w:val="00D10CD9"/>
    <w:rsid w:val="00D1223B"/>
    <w:rsid w:val="00D15061"/>
    <w:rsid w:val="00D222F9"/>
    <w:rsid w:val="00D22E6D"/>
    <w:rsid w:val="00D31557"/>
    <w:rsid w:val="00D316F1"/>
    <w:rsid w:val="00D51975"/>
    <w:rsid w:val="00D53C2D"/>
    <w:rsid w:val="00D6081F"/>
    <w:rsid w:val="00D67606"/>
    <w:rsid w:val="00D70ADA"/>
    <w:rsid w:val="00D73967"/>
    <w:rsid w:val="00D765BE"/>
    <w:rsid w:val="00D8180F"/>
    <w:rsid w:val="00D83162"/>
    <w:rsid w:val="00D86065"/>
    <w:rsid w:val="00D87C29"/>
    <w:rsid w:val="00D91416"/>
    <w:rsid w:val="00D92631"/>
    <w:rsid w:val="00D9545A"/>
    <w:rsid w:val="00DB4265"/>
    <w:rsid w:val="00DC7642"/>
    <w:rsid w:val="00DC7644"/>
    <w:rsid w:val="00DD580D"/>
    <w:rsid w:val="00DD7C46"/>
    <w:rsid w:val="00DE35B1"/>
    <w:rsid w:val="00DE39CD"/>
    <w:rsid w:val="00DE6A1B"/>
    <w:rsid w:val="00DF232F"/>
    <w:rsid w:val="00E2315E"/>
    <w:rsid w:val="00E23DC2"/>
    <w:rsid w:val="00E33886"/>
    <w:rsid w:val="00E41CAC"/>
    <w:rsid w:val="00E43919"/>
    <w:rsid w:val="00E47FD9"/>
    <w:rsid w:val="00E54606"/>
    <w:rsid w:val="00E72AD9"/>
    <w:rsid w:val="00E74E39"/>
    <w:rsid w:val="00E81DA6"/>
    <w:rsid w:val="00E91A8A"/>
    <w:rsid w:val="00E9262B"/>
    <w:rsid w:val="00EB22C2"/>
    <w:rsid w:val="00EB2426"/>
    <w:rsid w:val="00EC2FCB"/>
    <w:rsid w:val="00EC331C"/>
    <w:rsid w:val="00ED2720"/>
    <w:rsid w:val="00EF255B"/>
    <w:rsid w:val="00EF2C52"/>
    <w:rsid w:val="00EF660C"/>
    <w:rsid w:val="00F024A6"/>
    <w:rsid w:val="00F17A8A"/>
    <w:rsid w:val="00F27350"/>
    <w:rsid w:val="00F33756"/>
    <w:rsid w:val="00F414DE"/>
    <w:rsid w:val="00F47858"/>
    <w:rsid w:val="00F47C57"/>
    <w:rsid w:val="00F65CEA"/>
    <w:rsid w:val="00F67BE9"/>
    <w:rsid w:val="00F85815"/>
    <w:rsid w:val="00F872AE"/>
    <w:rsid w:val="00F87AF3"/>
    <w:rsid w:val="00F9345D"/>
    <w:rsid w:val="00F96747"/>
    <w:rsid w:val="00FB20D9"/>
    <w:rsid w:val="00FB6537"/>
    <w:rsid w:val="00FB6C36"/>
    <w:rsid w:val="00FC0D4F"/>
    <w:rsid w:val="00FD20BB"/>
    <w:rsid w:val="00FD4F1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4438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6D78"/>
    <w:rPr>
      <w:color w:val="0000FF" w:themeColor="hyperlink"/>
      <w:u w:val="single"/>
    </w:rPr>
  </w:style>
  <w:style w:type="paragraph" w:customStyle="1" w:styleId="EndNoteBibliographyTitle">
    <w:name w:val="EndNote Bibliography Title"/>
    <w:basedOn w:val="Normal"/>
    <w:link w:val="EndNoteBibliographyTitleChar"/>
    <w:rsid w:val="009E413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E413E"/>
    <w:rPr>
      <w:rFonts w:ascii="Calibri" w:hAnsi="Calibri" w:cs="Calibri"/>
      <w:noProof/>
      <w:lang w:val="en-US"/>
    </w:rPr>
  </w:style>
  <w:style w:type="paragraph" w:customStyle="1" w:styleId="EndNoteBibliography">
    <w:name w:val="EndNote Bibliography"/>
    <w:basedOn w:val="Normal"/>
    <w:link w:val="EndNoteBibliographyChar"/>
    <w:rsid w:val="009E413E"/>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9E413E"/>
    <w:rPr>
      <w:rFonts w:ascii="Calibri" w:hAnsi="Calibri" w:cs="Calibri"/>
      <w:noProof/>
      <w:lang w:val="en-US"/>
    </w:rPr>
  </w:style>
  <w:style w:type="character" w:styleId="LineNumber">
    <w:name w:val="line number"/>
    <w:basedOn w:val="DefaultParagraphFont"/>
    <w:uiPriority w:val="99"/>
    <w:semiHidden/>
    <w:unhideWhenUsed/>
    <w:rsid w:val="00762CD3"/>
  </w:style>
  <w:style w:type="paragraph" w:styleId="Header">
    <w:name w:val="header"/>
    <w:basedOn w:val="Normal"/>
    <w:link w:val="HeaderChar"/>
    <w:uiPriority w:val="99"/>
    <w:unhideWhenUsed/>
    <w:rsid w:val="00762C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762CD3"/>
  </w:style>
  <w:style w:type="paragraph" w:styleId="Footer">
    <w:name w:val="footer"/>
    <w:basedOn w:val="Normal"/>
    <w:link w:val="FooterChar"/>
    <w:uiPriority w:val="99"/>
    <w:unhideWhenUsed/>
    <w:rsid w:val="00762C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762CD3"/>
  </w:style>
  <w:style w:type="character" w:styleId="CommentReference">
    <w:name w:val="annotation reference"/>
    <w:basedOn w:val="DefaultParagraphFont"/>
    <w:uiPriority w:val="99"/>
    <w:semiHidden/>
    <w:unhideWhenUsed/>
    <w:rsid w:val="0005731E"/>
    <w:rPr>
      <w:sz w:val="16"/>
      <w:szCs w:val="16"/>
    </w:rPr>
  </w:style>
  <w:style w:type="paragraph" w:styleId="CommentText">
    <w:name w:val="annotation text"/>
    <w:basedOn w:val="Normal"/>
    <w:link w:val="CommentTextChar"/>
    <w:uiPriority w:val="99"/>
    <w:semiHidden/>
    <w:unhideWhenUsed/>
    <w:rsid w:val="0005731E"/>
    <w:pPr>
      <w:spacing w:line="240" w:lineRule="auto"/>
    </w:pPr>
    <w:rPr>
      <w:sz w:val="20"/>
      <w:szCs w:val="20"/>
    </w:rPr>
  </w:style>
  <w:style w:type="character" w:customStyle="1" w:styleId="CommentTextChar">
    <w:name w:val="Comment Text Char"/>
    <w:basedOn w:val="DefaultParagraphFont"/>
    <w:link w:val="CommentText"/>
    <w:uiPriority w:val="99"/>
    <w:semiHidden/>
    <w:rsid w:val="0005731E"/>
    <w:rPr>
      <w:sz w:val="20"/>
      <w:szCs w:val="20"/>
    </w:rPr>
  </w:style>
  <w:style w:type="paragraph" w:styleId="CommentSubject">
    <w:name w:val="annotation subject"/>
    <w:basedOn w:val="CommentText"/>
    <w:next w:val="CommentText"/>
    <w:link w:val="CommentSubjectChar"/>
    <w:uiPriority w:val="99"/>
    <w:semiHidden/>
    <w:unhideWhenUsed/>
    <w:rsid w:val="0005731E"/>
    <w:rPr>
      <w:b/>
      <w:bCs/>
    </w:rPr>
  </w:style>
  <w:style w:type="character" w:customStyle="1" w:styleId="CommentSubjectChar">
    <w:name w:val="Comment Subject Char"/>
    <w:basedOn w:val="CommentTextChar"/>
    <w:link w:val="CommentSubject"/>
    <w:uiPriority w:val="99"/>
    <w:semiHidden/>
    <w:rsid w:val="0005731E"/>
    <w:rPr>
      <w:b/>
      <w:bCs/>
      <w:sz w:val="20"/>
      <w:szCs w:val="20"/>
    </w:rPr>
  </w:style>
  <w:style w:type="paragraph" w:styleId="BalloonText">
    <w:name w:val="Balloon Text"/>
    <w:basedOn w:val="Normal"/>
    <w:link w:val="BalloonTextChar"/>
    <w:uiPriority w:val="99"/>
    <w:semiHidden/>
    <w:unhideWhenUsed/>
    <w:rsid w:val="000573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731E"/>
    <w:rPr>
      <w:rFonts w:ascii="Tahoma" w:hAnsi="Tahoma" w:cs="Tahoma"/>
      <w:sz w:val="16"/>
      <w:szCs w:val="16"/>
    </w:rPr>
  </w:style>
  <w:style w:type="paragraph" w:styleId="NormalWeb">
    <w:name w:val="Normal (Web)"/>
    <w:basedOn w:val="Normal"/>
    <w:uiPriority w:val="99"/>
    <w:semiHidden/>
    <w:unhideWhenUsed/>
    <w:rsid w:val="009B1059"/>
    <w:pPr>
      <w:spacing w:before="100" w:beforeAutospacing="1" w:after="100" w:afterAutospacing="1" w:line="240" w:lineRule="auto"/>
    </w:pPr>
    <w:rPr>
      <w:rFonts w:ascii="Times New Roman" w:hAnsi="Times New Roman" w:cs="Times New Roman"/>
      <w:sz w:val="24"/>
      <w:szCs w:val="24"/>
    </w:rPr>
  </w:style>
  <w:style w:type="character" w:styleId="FollowedHyperlink">
    <w:name w:val="FollowedHyperlink"/>
    <w:basedOn w:val="DefaultParagraphFont"/>
    <w:uiPriority w:val="99"/>
    <w:semiHidden/>
    <w:unhideWhenUsed/>
    <w:rsid w:val="008C7F42"/>
    <w:rPr>
      <w:color w:val="800080" w:themeColor="followedHyperlink"/>
      <w:u w:val="single"/>
    </w:rPr>
  </w:style>
  <w:style w:type="paragraph" w:customStyle="1" w:styleId="ExperimentalText">
    <w:name w:val="Experimental Text"/>
    <w:basedOn w:val="Normal"/>
    <w:link w:val="ExperimentalTextChar"/>
    <w:rsid w:val="00C231FA"/>
    <w:pPr>
      <w:spacing w:after="0" w:line="480" w:lineRule="auto"/>
    </w:pPr>
    <w:rPr>
      <w:rFonts w:ascii="Times New Roman" w:eastAsia="MS Mincho" w:hAnsi="Times New Roman" w:cs="Times New Roman"/>
      <w:sz w:val="24"/>
      <w:szCs w:val="24"/>
      <w:lang w:val="en-US" w:eastAsia="ja-JP"/>
    </w:rPr>
  </w:style>
  <w:style w:type="character" w:customStyle="1" w:styleId="ExperimentalTextChar">
    <w:name w:val="Experimental Text Char"/>
    <w:link w:val="ExperimentalText"/>
    <w:rsid w:val="00C231FA"/>
    <w:rPr>
      <w:rFonts w:ascii="Times New Roman" w:eastAsia="MS Mincho" w:hAnsi="Times New Roman" w:cs="Times New Roman"/>
      <w:sz w:val="24"/>
      <w:szCs w:val="24"/>
      <w:lang w:val="en-US"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6D78"/>
    <w:rPr>
      <w:color w:val="0000FF" w:themeColor="hyperlink"/>
      <w:u w:val="single"/>
    </w:rPr>
  </w:style>
  <w:style w:type="paragraph" w:customStyle="1" w:styleId="EndNoteBibliographyTitle">
    <w:name w:val="EndNote Bibliography Title"/>
    <w:basedOn w:val="Normal"/>
    <w:link w:val="EndNoteBibliographyTitleChar"/>
    <w:rsid w:val="009E413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E413E"/>
    <w:rPr>
      <w:rFonts w:ascii="Calibri" w:hAnsi="Calibri" w:cs="Calibri"/>
      <w:noProof/>
      <w:lang w:val="en-US"/>
    </w:rPr>
  </w:style>
  <w:style w:type="paragraph" w:customStyle="1" w:styleId="EndNoteBibliography">
    <w:name w:val="EndNote Bibliography"/>
    <w:basedOn w:val="Normal"/>
    <w:link w:val="EndNoteBibliographyChar"/>
    <w:rsid w:val="009E413E"/>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9E413E"/>
    <w:rPr>
      <w:rFonts w:ascii="Calibri" w:hAnsi="Calibri" w:cs="Calibri"/>
      <w:noProof/>
      <w:lang w:val="en-US"/>
    </w:rPr>
  </w:style>
  <w:style w:type="character" w:styleId="LineNumber">
    <w:name w:val="line number"/>
    <w:basedOn w:val="DefaultParagraphFont"/>
    <w:uiPriority w:val="99"/>
    <w:semiHidden/>
    <w:unhideWhenUsed/>
    <w:rsid w:val="00762CD3"/>
  </w:style>
  <w:style w:type="paragraph" w:styleId="Header">
    <w:name w:val="header"/>
    <w:basedOn w:val="Normal"/>
    <w:link w:val="HeaderChar"/>
    <w:uiPriority w:val="99"/>
    <w:unhideWhenUsed/>
    <w:rsid w:val="00762C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762CD3"/>
  </w:style>
  <w:style w:type="paragraph" w:styleId="Footer">
    <w:name w:val="footer"/>
    <w:basedOn w:val="Normal"/>
    <w:link w:val="FooterChar"/>
    <w:uiPriority w:val="99"/>
    <w:unhideWhenUsed/>
    <w:rsid w:val="00762C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762CD3"/>
  </w:style>
  <w:style w:type="character" w:styleId="CommentReference">
    <w:name w:val="annotation reference"/>
    <w:basedOn w:val="DefaultParagraphFont"/>
    <w:uiPriority w:val="99"/>
    <w:semiHidden/>
    <w:unhideWhenUsed/>
    <w:rsid w:val="0005731E"/>
    <w:rPr>
      <w:sz w:val="16"/>
      <w:szCs w:val="16"/>
    </w:rPr>
  </w:style>
  <w:style w:type="paragraph" w:styleId="CommentText">
    <w:name w:val="annotation text"/>
    <w:basedOn w:val="Normal"/>
    <w:link w:val="CommentTextChar"/>
    <w:uiPriority w:val="99"/>
    <w:semiHidden/>
    <w:unhideWhenUsed/>
    <w:rsid w:val="0005731E"/>
    <w:pPr>
      <w:spacing w:line="240" w:lineRule="auto"/>
    </w:pPr>
    <w:rPr>
      <w:sz w:val="20"/>
      <w:szCs w:val="20"/>
    </w:rPr>
  </w:style>
  <w:style w:type="character" w:customStyle="1" w:styleId="CommentTextChar">
    <w:name w:val="Comment Text Char"/>
    <w:basedOn w:val="DefaultParagraphFont"/>
    <w:link w:val="CommentText"/>
    <w:uiPriority w:val="99"/>
    <w:semiHidden/>
    <w:rsid w:val="0005731E"/>
    <w:rPr>
      <w:sz w:val="20"/>
      <w:szCs w:val="20"/>
    </w:rPr>
  </w:style>
  <w:style w:type="paragraph" w:styleId="CommentSubject">
    <w:name w:val="annotation subject"/>
    <w:basedOn w:val="CommentText"/>
    <w:next w:val="CommentText"/>
    <w:link w:val="CommentSubjectChar"/>
    <w:uiPriority w:val="99"/>
    <w:semiHidden/>
    <w:unhideWhenUsed/>
    <w:rsid w:val="0005731E"/>
    <w:rPr>
      <w:b/>
      <w:bCs/>
    </w:rPr>
  </w:style>
  <w:style w:type="character" w:customStyle="1" w:styleId="CommentSubjectChar">
    <w:name w:val="Comment Subject Char"/>
    <w:basedOn w:val="CommentTextChar"/>
    <w:link w:val="CommentSubject"/>
    <w:uiPriority w:val="99"/>
    <w:semiHidden/>
    <w:rsid w:val="0005731E"/>
    <w:rPr>
      <w:b/>
      <w:bCs/>
      <w:sz w:val="20"/>
      <w:szCs w:val="20"/>
    </w:rPr>
  </w:style>
  <w:style w:type="paragraph" w:styleId="BalloonText">
    <w:name w:val="Balloon Text"/>
    <w:basedOn w:val="Normal"/>
    <w:link w:val="BalloonTextChar"/>
    <w:uiPriority w:val="99"/>
    <w:semiHidden/>
    <w:unhideWhenUsed/>
    <w:rsid w:val="000573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731E"/>
    <w:rPr>
      <w:rFonts w:ascii="Tahoma" w:hAnsi="Tahoma" w:cs="Tahoma"/>
      <w:sz w:val="16"/>
      <w:szCs w:val="16"/>
    </w:rPr>
  </w:style>
  <w:style w:type="paragraph" w:styleId="NormalWeb">
    <w:name w:val="Normal (Web)"/>
    <w:basedOn w:val="Normal"/>
    <w:uiPriority w:val="99"/>
    <w:semiHidden/>
    <w:unhideWhenUsed/>
    <w:rsid w:val="009B1059"/>
    <w:pPr>
      <w:spacing w:before="100" w:beforeAutospacing="1" w:after="100" w:afterAutospacing="1" w:line="240" w:lineRule="auto"/>
    </w:pPr>
    <w:rPr>
      <w:rFonts w:ascii="Times New Roman" w:hAnsi="Times New Roman" w:cs="Times New Roman"/>
      <w:sz w:val="24"/>
      <w:szCs w:val="24"/>
    </w:rPr>
  </w:style>
  <w:style w:type="character" w:styleId="FollowedHyperlink">
    <w:name w:val="FollowedHyperlink"/>
    <w:basedOn w:val="DefaultParagraphFont"/>
    <w:uiPriority w:val="99"/>
    <w:semiHidden/>
    <w:unhideWhenUsed/>
    <w:rsid w:val="008C7F42"/>
    <w:rPr>
      <w:color w:val="800080" w:themeColor="followedHyperlink"/>
      <w:u w:val="single"/>
    </w:rPr>
  </w:style>
  <w:style w:type="paragraph" w:customStyle="1" w:styleId="ExperimentalText">
    <w:name w:val="Experimental Text"/>
    <w:basedOn w:val="Normal"/>
    <w:link w:val="ExperimentalTextChar"/>
    <w:rsid w:val="00C231FA"/>
    <w:pPr>
      <w:spacing w:after="0" w:line="480" w:lineRule="auto"/>
    </w:pPr>
    <w:rPr>
      <w:rFonts w:ascii="Times New Roman" w:eastAsia="MS Mincho" w:hAnsi="Times New Roman" w:cs="Times New Roman"/>
      <w:sz w:val="24"/>
      <w:szCs w:val="24"/>
      <w:lang w:val="en-US" w:eastAsia="ja-JP"/>
    </w:rPr>
  </w:style>
  <w:style w:type="character" w:customStyle="1" w:styleId="ExperimentalTextChar">
    <w:name w:val="Experimental Text Char"/>
    <w:link w:val="ExperimentalText"/>
    <w:rsid w:val="00C231FA"/>
    <w:rPr>
      <w:rFonts w:ascii="Times New Roman" w:eastAsia="MS Mincho" w:hAnsi="Times New Roman" w:cs="Times New Roman"/>
      <w:sz w:val="24"/>
      <w:szCs w:val="24"/>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3142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eill.liptrott@liverpool.ac.uk" TargetMode="External"/><Relationship Id="rId13"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mailto:neill.liptrott@liverpool.ac.uk"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rannard@liverpool.ac.uk"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tomm@liverpool.ac.uk" TargetMode="External"/><Relationship Id="rId4" Type="http://schemas.openxmlformats.org/officeDocument/2006/relationships/settings" Target="settings.xml"/><Relationship Id="rId9" Type="http://schemas.openxmlformats.org/officeDocument/2006/relationships/hyperlink" Target="mailto:magia@liverpool.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DFFFB6-2D8B-487F-89BA-6B03A13874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34</Pages>
  <Words>12292</Words>
  <Characters>70067</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21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ptrott</dc:creator>
  <cp:lastModifiedBy>Liptrott, Neill</cp:lastModifiedBy>
  <cp:revision>10</cp:revision>
  <cp:lastPrinted>2014-03-27T14:02:00Z</cp:lastPrinted>
  <dcterms:created xsi:type="dcterms:W3CDTF">2017-11-08T14:42:00Z</dcterms:created>
  <dcterms:modified xsi:type="dcterms:W3CDTF">2018-02-19T10:33:00Z</dcterms:modified>
</cp:coreProperties>
</file>